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32929" w:rsidRDefault="00432929" w:rsidP="00DD322D">
      <w:pPr>
        <w:pStyle w:val="Heading1"/>
      </w:pPr>
      <w:bookmarkStart w:id="0" w:name="_Toc94881868"/>
      <w:bookmarkStart w:id="1" w:name="_Toc141118705"/>
      <w:r>
        <w:t>DAFTAR PUSTAKA</w:t>
      </w:r>
      <w:bookmarkEnd w:id="0"/>
      <w:bookmarkEnd w:id="1"/>
    </w:p>
    <w:p w:rsidR="008E3E83" w:rsidRPr="00A7577D" w:rsidRDefault="00432929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7577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7577D">
        <w:rPr>
          <w:rFonts w:ascii="Times New Roman" w:hAnsi="Times New Roman" w:cs="Times New Roman"/>
          <w:sz w:val="24"/>
          <w:szCs w:val="24"/>
        </w:rPr>
        <w:fldChar w:fldCharType="separate"/>
      </w:r>
      <w:r w:rsidR="008E3E83" w:rsidRPr="00A7577D">
        <w:rPr>
          <w:rFonts w:ascii="Times New Roman" w:hAnsi="Times New Roman" w:cs="Times New Roman"/>
          <w:noProof/>
          <w:sz w:val="24"/>
          <w:szCs w:val="24"/>
        </w:rPr>
        <w:t xml:space="preserve">Arikunto, S. (2013). </w:t>
      </w:r>
      <w:r w:rsidR="008E3E83" w:rsidRPr="00A7577D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="008E3E83" w:rsidRPr="00A7577D">
        <w:rPr>
          <w:rFonts w:ascii="Times New Roman" w:hAnsi="Times New Roman" w:cs="Times New Roman"/>
          <w:noProof/>
          <w:sz w:val="24"/>
          <w:szCs w:val="24"/>
        </w:rPr>
        <w:t>.</w:t>
      </w:r>
      <w:r w:rsidR="00306DAE" w:rsidRPr="00A7577D">
        <w:rPr>
          <w:rFonts w:ascii="Times New Roman" w:hAnsi="Times New Roman" w:cs="Times New Roman"/>
          <w:noProof/>
          <w:sz w:val="24"/>
          <w:szCs w:val="24"/>
        </w:rPr>
        <w:t>Jakarta: Rineka Cipta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Ertikanto, C. (2016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Teori Belajar dan Pembelajaran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Yogyakarta: Media Akademi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192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Farhatunnisah, F. (2019). </w:t>
      </w:r>
      <w:r w:rsidRPr="00A7577D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Belajar dan Disiplin Belajar terhadap Prestasi Belajar Siswa pada Mata Pelajaran Matematika Kelas VII di MTs Ittihadil Ummah Karang Anyar Mataram Tahun Pelajaran 2018/2019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 UIN Mataram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Firmansyah, M. A. (2017). Analisis Hambatan Belajar Mahasiswa pada Mata Kuliah Statistika. </w:t>
      </w:r>
      <w:r w:rsidRPr="00A7577D">
        <w:rPr>
          <w:rFonts w:ascii="Times New Roman" w:hAnsi="Times New Roman" w:cs="Times New Roman"/>
          <w:i/>
          <w:iCs/>
          <w:noProof/>
          <w:sz w:val="24"/>
          <w:szCs w:val="24"/>
        </w:rPr>
        <w:t>JPPM (Jurnal Penelitian Dan Pembelajaran Matematika)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10</w:t>
      </w:r>
      <w:r w:rsidRPr="00A7577D">
        <w:rPr>
          <w:rFonts w:ascii="Times New Roman" w:hAnsi="Times New Roman" w:cs="Times New Roman"/>
          <w:noProof/>
          <w:sz w:val="24"/>
          <w:szCs w:val="24"/>
        </w:rPr>
        <w:t>(2)</w:t>
      </w:r>
      <w:r w:rsidR="006A4274"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8" w:history="1">
        <w:r w:rsidR="006A4274" w:rsidRPr="00A7577D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jurnal.untira.ac.id/index.php/JPPM/article/view/2036</w:t>
        </w:r>
      </w:hyperlink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4C6E" w:rsidRPr="00A7577D" w:rsidRDefault="00F54C6E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Hidayati, Fina., Isnani., &amp; Purwo S. (2017). Pengaruh Persepsi Peserta Didik pada Pembelajaran Matematika terhadap Prestasi Belajar Matematika di Sekolah Menengah Pertama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JPMP (Jurnal Pendidikan MIPA Pancasakti.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1(1), 11-18</w:t>
      </w:r>
      <w:r w:rsidR="006A4274"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9" w:history="1">
        <w:r w:rsidR="006A4274" w:rsidRPr="00A7577D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e-journal.upstegal.ac.id/index.php/jpmp/article/view/783</w:t>
        </w:r>
      </w:hyperlink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25680" w:rsidRPr="00A7577D" w:rsidRDefault="00025680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>Honggonegoro, Tanu. (2016). Hambatan Belajar pada Mata Pelajaran Teknologi Mekanik Dasar Program Keahlian Teknik Mesin. J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urnal Pendi</w:t>
      </w:r>
      <w:r w:rsidR="00E42C01" w:rsidRPr="00A7577D">
        <w:rPr>
          <w:rFonts w:ascii="Times New Roman" w:hAnsi="Times New Roman" w:cs="Times New Roman"/>
          <w:i/>
          <w:noProof/>
          <w:sz w:val="24"/>
          <w:szCs w:val="24"/>
        </w:rPr>
        <w:t>dikan Vokasional Teknik Mesin</w:t>
      </w:r>
      <w:r w:rsidR="00E42C01" w:rsidRPr="00A7577D">
        <w:rPr>
          <w:rFonts w:ascii="Times New Roman" w:hAnsi="Times New Roman" w:cs="Times New Roman"/>
          <w:noProof/>
          <w:sz w:val="24"/>
          <w:szCs w:val="24"/>
        </w:rPr>
        <w:t>. 4(3). 207-212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>Indriani, A. (2016). Pengaruh Motivasi Belajar Siswa Kelas V terhadap Prestasi Belajar Matematika di SD Negeri Bejirejo Kecamatan Kunduran Kabupaten Blora.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A7577D">
        <w:rPr>
          <w:rFonts w:ascii="Times New Roman" w:hAnsi="Times New Roman" w:cs="Times New Roman"/>
          <w:i/>
          <w:iCs/>
          <w:noProof/>
          <w:sz w:val="24"/>
          <w:szCs w:val="24"/>
        </w:rPr>
        <w:t>JIPM (Jurnal Ilmiah Pendidikan Matematika)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A7577D">
        <w:rPr>
          <w:rFonts w:ascii="Times New Roman" w:hAnsi="Times New Roman" w:cs="Times New Roman"/>
          <w:noProof/>
          <w:sz w:val="24"/>
          <w:szCs w:val="24"/>
        </w:rPr>
        <w:t>(2), 134–139.</w:t>
      </w:r>
    </w:p>
    <w:p w:rsidR="00AA222B" w:rsidRPr="00A7577D" w:rsidRDefault="00AA222B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Lomu, Lidia., &amp; S.A. Widodo. (2018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Pengaruh Motivasi Belajar dan Disiplin Belajar terhadap Prestasi Belajar Matematika Siswa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 745-751.</w:t>
      </w:r>
      <w:r w:rsidR="00B63E45" w:rsidRPr="00A757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0" w:history="1">
        <w:r w:rsidR="00B63E45" w:rsidRPr="00A7577D">
          <w:rPr>
            <w:rStyle w:val="Hyperlink"/>
            <w:color w:val="auto"/>
          </w:rPr>
          <w:t>https://jurnal.ustjogja.ac.id/index.php/etnomatnesia/article/view/2412</w:t>
        </w:r>
      </w:hyperlink>
      <w:r w:rsidR="00B63E45" w:rsidRPr="00A7577D">
        <w:t>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Nugroho, A. (2017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 xml:space="preserve">Pengaruh Motivasi dan Minat terhadap Prestasi Siswa pada Mata Diklat Keselamatan dan Kesehatan Kerja di Smk Negeri 1 Sedayu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Fakultas Teknik Universitas Negeri Yogyakarta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1–134.</w:t>
      </w:r>
    </w:p>
    <w:p w:rsidR="007B7800" w:rsidRPr="00A7577D" w:rsidRDefault="00B23BF4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Paridjo. </w:t>
      </w:r>
      <w:r w:rsidR="00733B10" w:rsidRPr="00A7577D">
        <w:rPr>
          <w:rFonts w:ascii="Times New Roman" w:hAnsi="Times New Roman" w:cs="Times New Roman"/>
          <w:noProof/>
          <w:sz w:val="24"/>
          <w:szCs w:val="24"/>
        </w:rPr>
        <w:t xml:space="preserve">(2006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Sebuah Solusi Mengatas</w:t>
      </w:r>
      <w:r w:rsidR="00025680" w:rsidRPr="00A7577D">
        <w:rPr>
          <w:rFonts w:ascii="Times New Roman" w:hAnsi="Times New Roman" w:cs="Times New Roman"/>
          <w:i/>
          <w:noProof/>
          <w:sz w:val="24"/>
          <w:szCs w:val="24"/>
        </w:rPr>
        <w:t>i Kesulitan Belajar Matematika</w:t>
      </w:r>
      <w:r w:rsidR="00025680" w:rsidRPr="00A7577D">
        <w:rPr>
          <w:rFonts w:ascii="Times New Roman" w:hAnsi="Times New Roman" w:cs="Times New Roman"/>
          <w:noProof/>
          <w:sz w:val="24"/>
          <w:szCs w:val="24"/>
        </w:rPr>
        <w:t>.</w:t>
      </w:r>
      <w:r w:rsidR="00733B10" w:rsidRPr="00A7577D">
        <w:rPr>
          <w:rFonts w:ascii="Times New Roman" w:hAnsi="Times New Roman" w:cs="Times New Roman"/>
          <w:noProof/>
          <w:sz w:val="24"/>
          <w:szCs w:val="24"/>
        </w:rPr>
        <w:t xml:space="preserve"> Tegal: Research Institution and Community Service of Universitas Pancasakti.</w:t>
      </w:r>
    </w:p>
    <w:p w:rsidR="00025680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Rahmi Marwani, B. (2013). </w:t>
      </w:r>
      <w:r w:rsidRPr="00783D9F">
        <w:rPr>
          <w:rFonts w:ascii="Times New Roman" w:hAnsi="Times New Roman" w:cs="Times New Roman"/>
          <w:noProof/>
          <w:sz w:val="24"/>
          <w:szCs w:val="24"/>
        </w:rPr>
        <w:t>Pengaruh Hambatan Belajar dan Minat Belajar terhadap Hasil Belajar Siswa SMP Negeri 18 Makassar.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Universitas Negeri Makassar.</w:t>
      </w:r>
      <w:r w:rsidR="00B63E45" w:rsidRPr="00A757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1" w:history="1">
        <w:r w:rsidR="00B63E45" w:rsidRPr="00783D9F">
          <w:rPr>
            <w:rFonts w:ascii="Times New Roman" w:hAnsi="Times New Roman" w:cs="Times New Roman"/>
            <w:noProof/>
            <w:sz w:val="24"/>
            <w:szCs w:val="24"/>
            <w:u w:val="single"/>
          </w:rPr>
          <w:t>http://eprints.unm.ac.id/5319/</w:t>
        </w:r>
      </w:hyperlink>
      <w:r w:rsidR="00B63E45" w:rsidRPr="00783D9F">
        <w:rPr>
          <w:rFonts w:ascii="Times New Roman" w:hAnsi="Times New Roman" w:cs="Times New Roman"/>
          <w:noProof/>
          <w:sz w:val="24"/>
          <w:szCs w:val="24"/>
          <w:u w:val="single"/>
        </w:rPr>
        <w:t>.</w:t>
      </w:r>
    </w:p>
    <w:p w:rsidR="00045396" w:rsidRPr="00A7577D" w:rsidRDefault="00025680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>Rizqiyani, Putri O. Wikan, BU., &amp; Isnani.</w:t>
      </w:r>
      <w:r w:rsidR="00045396" w:rsidRPr="00A7577D">
        <w:rPr>
          <w:rFonts w:ascii="Times New Roman" w:hAnsi="Times New Roman" w:cs="Times New Roman"/>
          <w:noProof/>
          <w:sz w:val="24"/>
          <w:szCs w:val="24"/>
        </w:rPr>
        <w:t>(</w:t>
      </w:r>
      <w:r w:rsidRPr="00A7577D">
        <w:rPr>
          <w:rFonts w:ascii="Times New Roman" w:hAnsi="Times New Roman" w:cs="Times New Roman"/>
          <w:noProof/>
          <w:sz w:val="24"/>
          <w:szCs w:val="24"/>
        </w:rPr>
        <w:t>2019</w:t>
      </w:r>
      <w:r w:rsidR="00045396" w:rsidRPr="00A7577D">
        <w:rPr>
          <w:rFonts w:ascii="Times New Roman" w:hAnsi="Times New Roman" w:cs="Times New Roman"/>
          <w:noProof/>
          <w:sz w:val="24"/>
          <w:szCs w:val="24"/>
        </w:rPr>
        <w:t>)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Motivasi dan Keterampilan Pemahaman terhadap Kemampuan Pemecahan Masalah Matematika dengan Strategi Think Talk Write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JIPM (Jurnal Inovasi Pendidikan Matematika)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 17-28.</w:t>
      </w:r>
      <w:r w:rsidR="005A5082" w:rsidRPr="00A757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2" w:history="1">
        <w:r w:rsidR="005A5082" w:rsidRPr="00A7577D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jurnal.umpwr.ac.id/index.php/jipm/article/view/1026</w:t>
        </w:r>
      </w:hyperlink>
      <w:r w:rsidR="005A5082"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E3E83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>Slameto, B.</w:t>
      </w:r>
      <w:r w:rsidR="00045396" w:rsidRPr="00A7577D">
        <w:rPr>
          <w:rFonts w:ascii="Times New Roman" w:hAnsi="Times New Roman" w:cs="Times New Roman"/>
          <w:noProof/>
          <w:sz w:val="24"/>
          <w:szCs w:val="24"/>
        </w:rPr>
        <w:t xml:space="preserve"> (2010).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06DAE" w:rsidRPr="00A7577D">
        <w:rPr>
          <w:rFonts w:ascii="Times New Roman" w:hAnsi="Times New Roman" w:cs="Times New Roman"/>
          <w:i/>
          <w:noProof/>
          <w:sz w:val="24"/>
          <w:szCs w:val="24"/>
        </w:rPr>
        <w:t>Belajar dan Faktor-Faktor yang Mempengaruhinya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Jakarta: PT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Rineka Cipta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83D9F" w:rsidRPr="00A7577D" w:rsidRDefault="00783D9F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lastRenderedPageBreak/>
        <w:t>Sugihartono, F. K. N., Harahap, F., Seti</w:t>
      </w:r>
      <w:r w:rsidR="00045396" w:rsidRPr="00A7577D">
        <w:rPr>
          <w:rFonts w:ascii="Times New Roman" w:hAnsi="Times New Roman" w:cs="Times New Roman"/>
          <w:noProof/>
          <w:sz w:val="24"/>
          <w:szCs w:val="24"/>
        </w:rPr>
        <w:t>awati, F. A., &amp; Nurhayati, S. R</w:t>
      </w:r>
      <w:r w:rsidR="00215174" w:rsidRPr="00A7577D">
        <w:rPr>
          <w:rFonts w:ascii="Times New Roman" w:hAnsi="Times New Roman" w:cs="Times New Roman"/>
          <w:noProof/>
          <w:sz w:val="24"/>
          <w:szCs w:val="24"/>
        </w:rPr>
        <w:t>.(2007)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7577D">
        <w:rPr>
          <w:rFonts w:ascii="Times New Roman" w:hAnsi="Times New Roman" w:cs="Times New Roman"/>
          <w:i/>
          <w:iCs/>
          <w:noProof/>
          <w:sz w:val="24"/>
          <w:szCs w:val="24"/>
        </w:rPr>
        <w:t>Psikologi Pendidikan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. Yogyakarta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 UNY Press.</w:t>
      </w:r>
    </w:p>
    <w:p w:rsidR="008E3E83" w:rsidRPr="00A7577D" w:rsidRDefault="00045396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Sugiyono. (2008). </w:t>
      </w:r>
      <w:r w:rsidR="008E3E83" w:rsidRPr="00A7577D">
        <w:rPr>
          <w:rFonts w:ascii="Times New Roman" w:hAnsi="Times New Roman" w:cs="Times New Roman"/>
          <w:i/>
          <w:noProof/>
          <w:sz w:val="24"/>
          <w:szCs w:val="24"/>
        </w:rPr>
        <w:t>Metode Penelitian Kuantitatif Kualitatif dan R&amp;D</w:t>
      </w:r>
      <w:r w:rsidR="008E3E83"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306DAE" w:rsidRPr="00A7577D">
        <w:rPr>
          <w:rFonts w:ascii="Times New Roman" w:hAnsi="Times New Roman" w:cs="Times New Roman"/>
          <w:noProof/>
          <w:sz w:val="24"/>
          <w:szCs w:val="24"/>
        </w:rPr>
        <w:t xml:space="preserve">Bandung: </w:t>
      </w:r>
      <w:r w:rsidR="00DA7607" w:rsidRPr="00A7577D">
        <w:rPr>
          <w:rFonts w:ascii="Times New Roman" w:hAnsi="Times New Roman" w:cs="Times New Roman"/>
          <w:iCs/>
          <w:noProof/>
          <w:sz w:val="24"/>
          <w:szCs w:val="24"/>
        </w:rPr>
        <w:t>CV. Alfabeta</w:t>
      </w:r>
      <w:r w:rsidR="008E3E83"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7607" w:rsidRPr="00A7577D" w:rsidRDefault="00DA7607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>Sugiyono. (2015</w:t>
      </w:r>
      <w:r w:rsidR="00045396" w:rsidRPr="00A7577D">
        <w:rPr>
          <w:rFonts w:ascii="Times New Roman" w:hAnsi="Times New Roman" w:cs="Times New Roman"/>
          <w:noProof/>
          <w:sz w:val="24"/>
          <w:szCs w:val="24"/>
        </w:rPr>
        <w:t>).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Metode Penelitian Pendidikan (Pendekatan Kuantitatif, Kualitatif, dan R&amp;D)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. Bandung: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CV. Alfabeta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Susongko, P. (2017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Penilaian Hasil Belajar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Tegal: Universitas Pancasakti Tegal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15174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Suyedi, S. S., &amp; Idrus, Y. (2019). Hambatan-Hambatan Belajar Yang Mempengaruhi Hasil Belajar Mahasiswa Dalam Pembelajaran Mata Kuliah Dasar Desain Jurusan Ikk Fpp Unp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Gorga : Jurnal Seni Rupa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="00215174" w:rsidRPr="00A7577D">
        <w:rPr>
          <w:rFonts w:ascii="Times New Roman" w:hAnsi="Times New Roman" w:cs="Times New Roman"/>
          <w:noProof/>
          <w:sz w:val="24"/>
          <w:szCs w:val="24"/>
        </w:rPr>
        <w:t xml:space="preserve">(1), 120. </w:t>
      </w:r>
      <w:hyperlink r:id="rId13" w:history="1">
        <w:r w:rsidR="00215174" w:rsidRPr="00A7577D">
          <w:rPr>
            <w:rFonts w:ascii="Times New Roman" w:hAnsi="Times New Roman" w:cs="Times New Roman"/>
            <w:noProof/>
            <w:sz w:val="24"/>
            <w:szCs w:val="24"/>
          </w:rPr>
          <w:t>https://doi.org/10/24114/gr.v8i1.12878</w:t>
        </w:r>
      </w:hyperlink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Syah, M. (2011). </w:t>
      </w:r>
      <w:r w:rsidR="00604930" w:rsidRPr="00A7577D">
        <w:rPr>
          <w:rFonts w:ascii="Times New Roman" w:hAnsi="Times New Roman" w:cs="Times New Roman"/>
          <w:iCs/>
          <w:noProof/>
          <w:sz w:val="24"/>
          <w:szCs w:val="24"/>
        </w:rPr>
        <w:t>Psikologi Belajar.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 xml:space="preserve"> Jakarta</w:t>
      </w:r>
      <w:r w:rsidR="00604930" w:rsidRPr="00A7577D">
        <w:rPr>
          <w:rFonts w:ascii="Times New Roman" w:hAnsi="Times New Roman" w:cs="Times New Roman"/>
          <w:noProof/>
          <w:sz w:val="24"/>
          <w:szCs w:val="24"/>
        </w:rPr>
        <w:t>: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 Rajawali Press.</w:t>
      </w:r>
    </w:p>
    <w:p w:rsidR="008E3E83" w:rsidRPr="00A7577D" w:rsidRDefault="008E3E83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Utari, S., Heris, H., &amp; Euis, E. R. (2017).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Hard Skills dan Soft Skills Matematika Siswa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>Bandung</w:t>
      </w:r>
      <w:r w:rsidR="00604930" w:rsidRPr="00A7577D">
        <w:rPr>
          <w:rFonts w:ascii="Times New Roman" w:hAnsi="Times New Roman" w:cs="Times New Roman"/>
          <w:iCs/>
          <w:noProof/>
          <w:sz w:val="24"/>
          <w:szCs w:val="24"/>
        </w:rPr>
        <w:t>:</w:t>
      </w:r>
      <w:r w:rsidRPr="00A7577D">
        <w:rPr>
          <w:rFonts w:ascii="Times New Roman" w:hAnsi="Times New Roman" w:cs="Times New Roman"/>
          <w:iCs/>
          <w:noProof/>
          <w:sz w:val="24"/>
          <w:szCs w:val="24"/>
        </w:rPr>
        <w:t xml:space="preserve"> Raflika Adit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479EA" w:rsidRPr="00A7577D" w:rsidRDefault="005479EA" w:rsidP="00783D9F">
      <w:pPr>
        <w:widowControl w:val="0"/>
        <w:autoSpaceDE w:val="0"/>
        <w:autoSpaceDN w:val="0"/>
        <w:adjustRightInd w:val="0"/>
        <w:spacing w:after="12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</w:rPr>
      </w:pP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Wisudangsi, B. A., Irvana A., &amp; Konstansius A. B. (2019). Pengaruh Kualitas Pelayanan dan Kualitas Produk terhadap Kepuasan Konsumen </w:t>
      </w:r>
      <w:r w:rsidR="00EE2B4D" w:rsidRPr="00A7577D">
        <w:rPr>
          <w:rFonts w:ascii="Times New Roman" w:hAnsi="Times New Roman" w:cs="Times New Roman"/>
          <w:noProof/>
          <w:sz w:val="24"/>
          <w:szCs w:val="24"/>
        </w:rPr>
        <w:t xml:space="preserve">                  </w:t>
      </w:r>
      <w:r w:rsidRPr="00A7577D">
        <w:rPr>
          <w:rFonts w:ascii="Times New Roman" w:hAnsi="Times New Roman" w:cs="Times New Roman"/>
          <w:noProof/>
          <w:sz w:val="24"/>
          <w:szCs w:val="24"/>
        </w:rPr>
        <w:t xml:space="preserve">dengan Menggunakan Metode Analisis Regresi Linear Berganda. </w:t>
      </w:r>
      <w:r w:rsidR="00EE2B4D" w:rsidRPr="00A7577D">
        <w:rPr>
          <w:rFonts w:ascii="Times New Roman" w:hAnsi="Times New Roman" w:cs="Times New Roman"/>
          <w:noProof/>
          <w:sz w:val="24"/>
          <w:szCs w:val="24"/>
        </w:rPr>
        <w:t xml:space="preserve">     </w:t>
      </w:r>
      <w:r w:rsidR="00EE2B4D" w:rsidRPr="00A7577D">
        <w:rPr>
          <w:rFonts w:ascii="Times New Roman" w:hAnsi="Times New Roman" w:cs="Times New Roman"/>
          <w:i/>
          <w:noProof/>
          <w:sz w:val="24"/>
          <w:szCs w:val="24"/>
        </w:rPr>
        <w:t xml:space="preserve">STATMAT </w:t>
      </w:r>
      <w:r w:rsidRPr="00A7577D">
        <w:rPr>
          <w:rFonts w:ascii="Times New Roman" w:hAnsi="Times New Roman" w:cs="Times New Roman"/>
          <w:i/>
          <w:noProof/>
          <w:sz w:val="24"/>
          <w:szCs w:val="24"/>
        </w:rPr>
        <w:t>(Jurnal Statistika dan Matematika)</w:t>
      </w:r>
      <w:r w:rsidRPr="00A7577D">
        <w:rPr>
          <w:rFonts w:ascii="Times New Roman" w:hAnsi="Times New Roman" w:cs="Times New Roman"/>
          <w:noProof/>
          <w:sz w:val="24"/>
          <w:szCs w:val="24"/>
        </w:rPr>
        <w:t>. 1(1), 103-116.</w:t>
      </w:r>
      <w:r w:rsidR="0041129B" w:rsidRPr="00A7577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14" w:history="1">
        <w:r w:rsidR="0041129B" w:rsidRPr="00A7577D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openjournal.unpam.ac.id/index.php/sm/article/view/2377</w:t>
        </w:r>
      </w:hyperlink>
      <w:r w:rsidR="0041129B" w:rsidRPr="00A7577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3E45" w:rsidRDefault="00432929" w:rsidP="00B63E45">
      <w:pPr>
        <w:spacing w:after="120" w:line="276" w:lineRule="auto"/>
        <w:ind w:left="567"/>
        <w:jc w:val="both"/>
      </w:pPr>
      <w:r w:rsidRPr="00A7577D">
        <w:rPr>
          <w:rFonts w:ascii="Times New Roman" w:hAnsi="Times New Roman" w:cs="Times New Roman"/>
          <w:sz w:val="24"/>
          <w:szCs w:val="24"/>
        </w:rPr>
        <w:fldChar w:fldCharType="end"/>
      </w:r>
    </w:p>
    <w:p w:rsidR="00B63E45" w:rsidRDefault="00B63E45" w:rsidP="00B63E45">
      <w:pPr>
        <w:spacing w:after="120" w:line="276" w:lineRule="auto"/>
        <w:ind w:left="567"/>
        <w:jc w:val="both"/>
      </w:pPr>
    </w:p>
    <w:p w:rsidR="00F51E3D" w:rsidRDefault="00B63E45" w:rsidP="00B63E45">
      <w:pPr>
        <w:spacing w:after="120" w:line="276" w:lineRule="auto"/>
        <w:ind w:left="567"/>
        <w:jc w:val="both"/>
        <w:sectPr w:rsidR="00F51E3D" w:rsidSect="00D838FB">
          <w:headerReference w:type="default" r:id="rId15"/>
          <w:footerReference w:type="default" r:id="rId16"/>
          <w:pgSz w:w="11906" w:h="16838" w:code="9"/>
          <w:pgMar w:top="2268" w:right="1701" w:bottom="1701" w:left="2268" w:header="709" w:footer="709" w:gutter="0"/>
          <w:pgNumType w:start="65"/>
          <w:cols w:space="708"/>
          <w:docGrid w:linePitch="360"/>
        </w:sectPr>
      </w:pPr>
      <w:r>
        <w:t xml:space="preserve"> </w:t>
      </w:r>
    </w:p>
    <w:p w:rsidR="00243846" w:rsidRPr="008B2631" w:rsidRDefault="008B2631" w:rsidP="008B2631">
      <w:pPr>
        <w:pStyle w:val="Heading1"/>
        <w:rPr>
          <w:color w:val="FFFFFF" w:themeColor="background1"/>
        </w:rPr>
      </w:pPr>
      <w:bookmarkStart w:id="2" w:name="_Toc141118706"/>
      <w:r w:rsidRPr="008B2631">
        <w:rPr>
          <w:color w:val="FFFFFF" w:themeColor="background1"/>
        </w:rPr>
        <w:lastRenderedPageBreak/>
        <w:t>Lampiran</w:t>
      </w:r>
      <w:bookmarkEnd w:id="2"/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243846" w:rsidRDefault="00243846" w:rsidP="00215174">
      <w:pPr>
        <w:spacing w:after="120" w:line="276" w:lineRule="auto"/>
        <w:jc w:val="both"/>
      </w:pPr>
    </w:p>
    <w:p w:rsidR="00F51E3D" w:rsidRDefault="00F51E3D" w:rsidP="00215174">
      <w:pPr>
        <w:spacing w:after="120" w:line="276" w:lineRule="auto"/>
        <w:jc w:val="both"/>
      </w:pPr>
    </w:p>
    <w:p w:rsidR="00F51E3D" w:rsidRDefault="00F51E3D" w:rsidP="00F51E3D">
      <w:pPr>
        <w:spacing w:after="0" w:line="480" w:lineRule="auto"/>
        <w:ind w:left="1440" w:hanging="1440"/>
        <w:rPr>
          <w:rFonts w:ascii="Times New Roman" w:hAnsi="Times New Roman" w:cs="Times New Roman"/>
          <w:b/>
          <w:sz w:val="24"/>
        </w:rPr>
      </w:pPr>
      <w:r>
        <w:rPr>
          <w:noProof/>
          <w:lang w:eastAsia="id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EA39FCB" wp14:editId="0635E932">
                <wp:simplePos x="0" y="0"/>
                <wp:positionH relativeFrom="margin">
                  <wp:posOffset>1546860</wp:posOffset>
                </wp:positionH>
                <wp:positionV relativeFrom="margin">
                  <wp:posOffset>2279015</wp:posOffset>
                </wp:positionV>
                <wp:extent cx="2486025" cy="3981450"/>
                <wp:effectExtent l="0" t="0" r="0" b="0"/>
                <wp:wrapSquare wrapText="bothSides"/>
                <wp:docPr id="69" name="Text Box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86025" cy="39814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797AEF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A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M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P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I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R</w:t>
                            </w:r>
                          </w:p>
                          <w:p w:rsidR="00A45EE4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A</w:t>
                            </w:r>
                          </w:p>
                          <w:p w:rsidR="00A45EE4" w:rsidRPr="00797AEF" w:rsidRDefault="00A45EE4" w:rsidP="00F51E3D">
                            <w:pPr>
                              <w:spacing w:after="0" w:line="480" w:lineRule="auto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32"/>
                                <w:szCs w:val="32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47ED1B" id="Text Box 69" o:spid="_x0000_s1057" type="#_x0000_t202" style="position:absolute;left:0;text-align:left;margin-left:121.8pt;margin-top:179.45pt;width:195.75pt;height:313.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" filled="f" stroked="f">
                <v:textbox>
                  <w:txbxContent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797AEF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A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M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P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I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R</w:t>
                      </w:r>
                    </w:p>
                    <w:p w:rsidR="00A45EE4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A</w:t>
                      </w:r>
                    </w:p>
                    <w:p w:rsidR="00A45EE4" w:rsidRPr="00797AEF" w:rsidRDefault="00A45EE4" w:rsidP="00F51E3D">
                      <w:pPr>
                        <w:spacing w:after="0" w:line="480" w:lineRule="auto"/>
                        <w:jc w:val="center"/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32"/>
                          <w:szCs w:val="32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N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jc w:val="right"/>
        <w:rPr>
          <w:rFonts w:ascii="Times New Roman" w:hAnsi="Times New Roman" w:cs="Times New Roman"/>
          <w:sz w:val="24"/>
        </w:rPr>
      </w:pPr>
    </w:p>
    <w:p w:rsidR="00F51E3D" w:rsidRPr="000A7919" w:rsidRDefault="00F51E3D" w:rsidP="00F51E3D">
      <w:pPr>
        <w:rPr>
          <w:rFonts w:ascii="Times New Roman" w:hAnsi="Times New Roman" w:cs="Times New Roman"/>
          <w:sz w:val="24"/>
        </w:rPr>
        <w:sectPr w:rsidR="00F51E3D" w:rsidRPr="000A7919" w:rsidSect="00D838FB">
          <w:pgSz w:w="11906" w:h="16838" w:code="9"/>
          <w:pgMar w:top="1418" w:right="1418" w:bottom="1418" w:left="1701" w:header="709" w:footer="709" w:gutter="0"/>
          <w:pgNumType w:start="67"/>
          <w:cols w:space="708"/>
          <w:docGrid w:linePitch="360"/>
        </w:sect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Lembar Angket Hambatan Belajar Internal</w:t>
      </w:r>
    </w:p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ISI-KISI HAMBATAN BELAJAR INTERNAL</w:t>
      </w:r>
    </w:p>
    <w:tbl>
      <w:tblPr>
        <w:tblStyle w:val="TableGrid"/>
        <w:tblW w:w="7650" w:type="dxa"/>
        <w:jc w:val="center"/>
        <w:tblLook w:val="04A0" w:firstRow="1" w:lastRow="0" w:firstColumn="1" w:lastColumn="0" w:noHBand="0" w:noVBand="1"/>
      </w:tblPr>
      <w:tblGrid>
        <w:gridCol w:w="562"/>
        <w:gridCol w:w="4395"/>
        <w:gridCol w:w="1418"/>
        <w:gridCol w:w="1275"/>
      </w:tblGrid>
      <w:tr w:rsidR="000A5896" w:rsidTr="000A5896">
        <w:trPr>
          <w:jc w:val="center"/>
        </w:trPr>
        <w:tc>
          <w:tcPr>
            <w:tcW w:w="562" w:type="dxa"/>
          </w:tcPr>
          <w:p w:rsidR="000A5896" w:rsidRDefault="000A5896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4395" w:type="dxa"/>
          </w:tcPr>
          <w:p w:rsidR="000A5896" w:rsidRDefault="000A5896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Indikator</w:t>
            </w:r>
          </w:p>
        </w:tc>
        <w:tc>
          <w:tcPr>
            <w:tcW w:w="1418" w:type="dxa"/>
          </w:tcPr>
          <w:p w:rsidR="000A5896" w:rsidRDefault="000A5896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mor</w:t>
            </w:r>
          </w:p>
        </w:tc>
        <w:tc>
          <w:tcPr>
            <w:tcW w:w="1275" w:type="dxa"/>
          </w:tcPr>
          <w:p w:rsidR="000A5896" w:rsidRDefault="000A5896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Jumlah</w:t>
            </w:r>
          </w:p>
        </w:tc>
      </w:tr>
      <w:tr w:rsidR="000A5896" w:rsidTr="000A5896">
        <w:trPr>
          <w:jc w:val="center"/>
        </w:trPr>
        <w:tc>
          <w:tcPr>
            <w:tcW w:w="562" w:type="dxa"/>
          </w:tcPr>
          <w:p w:rsidR="000A5896" w:rsidRPr="005242C9" w:rsidRDefault="000A5896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242C9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4395" w:type="dxa"/>
          </w:tcPr>
          <w:p w:rsidR="000A5896" w:rsidRDefault="000A5896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iap jasmanai dan rohani</w:t>
            </w:r>
          </w:p>
          <w:p w:rsidR="000A5896" w:rsidRDefault="000A5896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ercaya diri</w:t>
            </w:r>
          </w:p>
          <w:p w:rsidR="000A5896" w:rsidRPr="005242C9" w:rsidRDefault="000A5896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emahamam materi</w:t>
            </w:r>
          </w:p>
        </w:tc>
        <w:tc>
          <w:tcPr>
            <w:tcW w:w="1418" w:type="dxa"/>
          </w:tcPr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, 2</w:t>
            </w:r>
          </w:p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, 4</w:t>
            </w:r>
          </w:p>
          <w:p w:rsidR="000A5896" w:rsidRPr="00B568A5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, 6</w:t>
            </w:r>
          </w:p>
        </w:tc>
        <w:tc>
          <w:tcPr>
            <w:tcW w:w="1275" w:type="dxa"/>
          </w:tcPr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0A5896" w:rsidTr="000A5896">
        <w:trPr>
          <w:jc w:val="center"/>
        </w:trPr>
        <w:tc>
          <w:tcPr>
            <w:tcW w:w="562" w:type="dxa"/>
          </w:tcPr>
          <w:p w:rsidR="000A5896" w:rsidRPr="005242C9" w:rsidRDefault="000A5896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4395" w:type="dxa"/>
          </w:tcPr>
          <w:p w:rsidR="000A5896" w:rsidRDefault="000A5896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aya ingat</w:t>
            </w:r>
          </w:p>
          <w:p w:rsidR="000A5896" w:rsidRDefault="000A5896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enang akan hal  baru</w:t>
            </w:r>
          </w:p>
          <w:p w:rsidR="000A5896" w:rsidRDefault="000A5896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Berfikir kritis</w:t>
            </w:r>
          </w:p>
          <w:p w:rsidR="000A5896" w:rsidRDefault="000A5896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idak cepat puas</w:t>
            </w:r>
          </w:p>
        </w:tc>
        <w:tc>
          <w:tcPr>
            <w:tcW w:w="1418" w:type="dxa"/>
          </w:tcPr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, 10</w:t>
            </w:r>
          </w:p>
          <w:p w:rsidR="000A5896" w:rsidRDefault="000A5896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, 12</w:t>
            </w:r>
          </w:p>
        </w:tc>
        <w:tc>
          <w:tcPr>
            <w:tcW w:w="1275" w:type="dxa"/>
          </w:tcPr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0A5896" w:rsidTr="000A5896">
        <w:trPr>
          <w:jc w:val="center"/>
        </w:trPr>
        <w:tc>
          <w:tcPr>
            <w:tcW w:w="562" w:type="dxa"/>
          </w:tcPr>
          <w:p w:rsidR="000A5896" w:rsidRDefault="000A5896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4395" w:type="dxa"/>
          </w:tcPr>
          <w:p w:rsidR="000A5896" w:rsidRDefault="000A5896" w:rsidP="00D943D7">
            <w:pPr>
              <w:pStyle w:val="ListParagraph"/>
              <w:numPr>
                <w:ilvl w:val="0"/>
                <w:numId w:val="27"/>
              </w:num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asa suka</w:t>
            </w:r>
          </w:p>
          <w:p w:rsidR="000A5896" w:rsidRDefault="000A5896" w:rsidP="00AB6EF3">
            <w:pPr>
              <w:pStyle w:val="ListParagraph"/>
              <w:ind w:left="320"/>
              <w:rPr>
                <w:rFonts w:ascii="Times New Roman" w:hAnsi="Times New Roman" w:cs="Times New Roman"/>
                <w:sz w:val="24"/>
              </w:rPr>
            </w:pPr>
          </w:p>
          <w:p w:rsidR="000A5896" w:rsidRDefault="000A5896" w:rsidP="00D943D7">
            <w:pPr>
              <w:pStyle w:val="ListParagraph"/>
              <w:numPr>
                <w:ilvl w:val="0"/>
                <w:numId w:val="27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asa perhatian</w:t>
            </w:r>
          </w:p>
          <w:p w:rsidR="000A5896" w:rsidRDefault="000A5896" w:rsidP="00D943D7">
            <w:pPr>
              <w:pStyle w:val="ListParagraph"/>
              <w:numPr>
                <w:ilvl w:val="0"/>
                <w:numId w:val="27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erikatan dalam aktivitas</w:t>
            </w:r>
          </w:p>
        </w:tc>
        <w:tc>
          <w:tcPr>
            <w:tcW w:w="1418" w:type="dxa"/>
          </w:tcPr>
          <w:p w:rsidR="000A5896" w:rsidRDefault="000A5896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, 14, 15, 16, 17</w:t>
            </w:r>
          </w:p>
          <w:p w:rsidR="000A5896" w:rsidRDefault="000A5896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, 19</w:t>
            </w:r>
          </w:p>
          <w:p w:rsidR="000A5896" w:rsidRDefault="000A5896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, 21, 22</w:t>
            </w:r>
          </w:p>
        </w:tc>
        <w:tc>
          <w:tcPr>
            <w:tcW w:w="1275" w:type="dxa"/>
          </w:tcPr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0A5896" w:rsidTr="00AB6EF3">
        <w:trPr>
          <w:jc w:val="center"/>
        </w:trPr>
        <w:tc>
          <w:tcPr>
            <w:tcW w:w="6375" w:type="dxa"/>
            <w:gridSpan w:val="3"/>
          </w:tcPr>
          <w:p w:rsidR="000A5896" w:rsidRPr="000A5896" w:rsidRDefault="000A5896" w:rsidP="000A5896">
            <w:pPr>
              <w:tabs>
                <w:tab w:val="left" w:pos="34"/>
              </w:tabs>
              <w:ind w:right="-107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0A5896">
              <w:rPr>
                <w:rFonts w:ascii="Times New Roman" w:hAnsi="Times New Roman" w:cs="Times New Roman"/>
                <w:b/>
                <w:sz w:val="24"/>
              </w:rPr>
              <w:t>Jumlah</w:t>
            </w:r>
          </w:p>
        </w:tc>
        <w:tc>
          <w:tcPr>
            <w:tcW w:w="1275" w:type="dxa"/>
          </w:tcPr>
          <w:p w:rsidR="000A5896" w:rsidRDefault="000A5896" w:rsidP="000A5896">
            <w:pPr>
              <w:tabs>
                <w:tab w:val="left" w:pos="34"/>
                <w:tab w:val="left" w:pos="883"/>
              </w:tabs>
              <w:ind w:right="34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</w:t>
            </w:r>
          </w:p>
        </w:tc>
      </w:tr>
    </w:tbl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ngket Hambatan Belajar Internal</w:t>
      </w:r>
      <w:r w:rsidRPr="00AC708F">
        <w:rPr>
          <w:rStyle w:val="FootnoteReference"/>
          <w:b/>
          <w:color w:val="FFFFFF" w:themeColor="background1"/>
        </w:rPr>
        <w:footnoteReference w:id="1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71"/>
        <w:gridCol w:w="4106"/>
      </w:tblGrid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ama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Kelas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 Absen</w:t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</w:tbl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642"/>
      </w:tblGrid>
      <w:tr w:rsidR="00F51E3D" w:rsidTr="00AB6EF3">
        <w:trPr>
          <w:jc w:val="center"/>
        </w:trPr>
        <w:tc>
          <w:tcPr>
            <w:tcW w:w="8642" w:type="dxa"/>
          </w:tcPr>
          <w:p w:rsidR="00F51E3D" w:rsidRDefault="00F51E3D" w:rsidP="00AB6EF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tunjuk Pengerjaan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erdo’alah terlebih dahulu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Tuliskan nama dan no absen pada kolom yang tersedi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aca dengan teliti setiap pertanyaan atau pernyataan yang ad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Jawablah sesuai dengan keadaan atau sesuai dengan kenyataan</w:t>
            </w:r>
          </w:p>
          <w:p w:rsidR="00F51E3D" w:rsidRPr="000C1DBB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Berilah tanda centang </w:t>
            </w:r>
            <m:oMath>
              <m:r>
                <w:rPr>
                  <w:rFonts w:ascii="Cambria Math" w:hAnsi="Cambria Math" w:cs="Times New Roman"/>
                  <w:sz w:val="24"/>
                </w:rPr>
                <m:t>(√ )</m:t>
              </m:r>
            </m:oMath>
            <w:r>
              <w:rPr>
                <w:rFonts w:ascii="Times New Roman" w:eastAsiaTheme="minorEastAsia" w:hAnsi="Times New Roman" w:cs="Times New Roman"/>
                <w:sz w:val="24"/>
              </w:rPr>
              <w:t xml:space="preserve"> pada kotak yang tersedia sesuai dengan pendapat kalian terhadap pertanyaan atau pernyataan tersebut dengan alternatif jawaban :</w:t>
            </w:r>
          </w:p>
          <w:tbl>
            <w:tblPr>
              <w:tblStyle w:val="TableGrid"/>
              <w:tblW w:w="0" w:type="auto"/>
              <w:tblInd w:w="72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630"/>
              <w:gridCol w:w="3470"/>
            </w:tblGrid>
            <w:tr w:rsidR="00F51E3D" w:rsidTr="00AB6EF3">
              <w:tc>
                <w:tcPr>
                  <w:tcW w:w="580" w:type="dxa"/>
                </w:tcPr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S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TS</w:t>
                  </w:r>
                </w:p>
                <w:p w:rsidR="00F51E3D" w:rsidRPr="000C1DBB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TS</w:t>
                  </w:r>
                </w:p>
              </w:tc>
              <w:tc>
                <w:tcPr>
                  <w:tcW w:w="3470" w:type="dxa"/>
                </w:tcPr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Tidak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b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Tidak Setuju</w:t>
                  </w:r>
                </w:p>
              </w:tc>
            </w:tr>
          </w:tbl>
          <w:p w:rsidR="00F51E3D" w:rsidRPr="006675C1" w:rsidRDefault="00F51E3D" w:rsidP="00D943D7">
            <w:pPr>
              <w:pStyle w:val="ListParagraph"/>
              <w:numPr>
                <w:ilvl w:val="0"/>
                <w:numId w:val="28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>Periksa kembali hasil pekerjaan sebelum dikumpulkan</w:t>
            </w:r>
          </w:p>
        </w:tc>
      </w:tr>
    </w:tbl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9634" w:type="dxa"/>
        <w:jc w:val="center"/>
        <w:tblLayout w:type="fixed"/>
        <w:tblLook w:val="04A0" w:firstRow="1" w:lastRow="0" w:firstColumn="1" w:lastColumn="0" w:noHBand="0" w:noVBand="1"/>
      </w:tblPr>
      <w:tblGrid>
        <w:gridCol w:w="562"/>
        <w:gridCol w:w="6804"/>
        <w:gridCol w:w="567"/>
        <w:gridCol w:w="567"/>
        <w:gridCol w:w="567"/>
        <w:gridCol w:w="567"/>
      </w:tblGrid>
      <w:tr w:rsidR="00F51E3D" w:rsidTr="00AB6EF3">
        <w:trPr>
          <w:jc w:val="center"/>
        </w:trPr>
        <w:tc>
          <w:tcPr>
            <w:tcW w:w="562" w:type="dxa"/>
            <w:vMerge w:val="restart"/>
            <w:vAlign w:val="center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6804" w:type="dxa"/>
            <w:vMerge w:val="restart"/>
            <w:vAlign w:val="center"/>
          </w:tcPr>
          <w:p w:rsidR="00F51E3D" w:rsidRDefault="00F51E3D" w:rsidP="000A5896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r</w:t>
            </w:r>
            <w:r w:rsidR="000A5896">
              <w:rPr>
                <w:rFonts w:ascii="Times New Roman" w:hAnsi="Times New Roman" w:cs="Times New Roman"/>
                <w:b/>
                <w:sz w:val="24"/>
              </w:rPr>
              <w:t>nyataan</w:t>
            </w:r>
          </w:p>
        </w:tc>
        <w:tc>
          <w:tcPr>
            <w:tcW w:w="2268" w:type="dxa"/>
            <w:gridSpan w:val="4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ilihan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6804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TS</w:t>
            </w:r>
          </w:p>
        </w:tc>
        <w:tc>
          <w:tcPr>
            <w:tcW w:w="567" w:type="dxa"/>
          </w:tcPr>
          <w:p w:rsidR="00F51E3D" w:rsidRDefault="00F51E3D" w:rsidP="00AB6EF3">
            <w:pPr>
              <w:ind w:left="-108" w:right="-108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TS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besok ada pelajaran matematika, malamnya saya selalu belajar pelajaran tersebut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ada pelajaran matematika saya selalu menjaga kondisi tubuh  supaya  tidak mudah lelah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etiap kali mengikuti ujian (ulangan harian, UTS, UAS) saya selalu mengerjakan sendir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diberikan perintah mengerjakan latihan maupun pekerjaan rumah, saya langsung mengerjakannya tanpa melihat teman dahulu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guru menanyakan tentang materi yang diajarkan sebelumnya, saya bisa menjawab dengan benar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lalu mempelajari kembali materi yang telah disampaikan guru sebelumny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mengerjakan soal baik latihan maupun ujian-ujian saya bisa mengerjakannya karena mengerti langkah-langkah penyelesaianny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mengerjakan soal matematika, saya  bisa menggunakan berbagai rumus yang mungkin bisa menemukan penyelesaian dari soal tersebut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lalu  bertanya kepada guru ketika ada suatu hal yang masih saya belum faham pada pelajaran me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lalu mencoba terus menerus ketika dalam satu soal matematika  belum menemui jawaban yang past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lalu ingin tahu lebih detail tentang materi pada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ski saya mendapat nilai bagus pada mata pelajaran  matematika saya selalu ingin menambah pengetahuan pada mata pelajaran tersebut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senang ketika menerima materi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nang membaca materi-materi yang berkaitan dengan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tidak senang ketika guru mata pelajaran matematika tidak hadir memberikan mater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bangga ketika bisa mengerjakan tugas mata pelajaran matematika  dengan baik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senang dan bangga ketika  ditunjuk mengerjakan pekerjaan rumah dipapan tulis karena bisa mengerjakan dengan baik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pabila ada pelajaran matematika saya selalu belajar baik dirumah maupun di sekolah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lalu mendengarkan penjelasan guru ketika materi pada pelajaran matematika sedang disampaikan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lebih suka mempelajari materi pada pelajaran matematika dibandingkan pelajaran yang lain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1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lebih senang meluangkan waktu untuk belajar matematika daripada untk bermain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</w:t>
            </w:r>
          </w:p>
        </w:tc>
        <w:tc>
          <w:tcPr>
            <w:tcW w:w="6804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lebih suka memperhatikan guru menyampaikan materi pada pelajaran matematika dibandingkana bercerita sendir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 xml:space="preserve">Lembar Angket Hambatan Belajar </w:t>
      </w:r>
      <w:r w:rsidR="001C5474">
        <w:rPr>
          <w:rFonts w:ascii="Times New Roman" w:hAnsi="Times New Roman" w:cs="Times New Roman"/>
          <w:b/>
          <w:sz w:val="24"/>
        </w:rPr>
        <w:t>Eksternal</w:t>
      </w:r>
    </w:p>
    <w:p w:rsidR="00F51E3D" w:rsidRPr="003B2D53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ISI-KISI HAMBATAN BELAJAR EKSTERNAL</w:t>
      </w:r>
    </w:p>
    <w:tbl>
      <w:tblPr>
        <w:tblStyle w:val="TableGrid"/>
        <w:tblW w:w="8218" w:type="dxa"/>
        <w:jc w:val="center"/>
        <w:tblLook w:val="04A0" w:firstRow="1" w:lastRow="0" w:firstColumn="1" w:lastColumn="0" w:noHBand="0" w:noVBand="1"/>
      </w:tblPr>
      <w:tblGrid>
        <w:gridCol w:w="562"/>
        <w:gridCol w:w="4820"/>
        <w:gridCol w:w="1418"/>
        <w:gridCol w:w="1418"/>
      </w:tblGrid>
      <w:tr w:rsidR="007C6ACE" w:rsidTr="007C6ACE">
        <w:trPr>
          <w:jc w:val="center"/>
        </w:trPr>
        <w:tc>
          <w:tcPr>
            <w:tcW w:w="562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4820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Indikator</w:t>
            </w:r>
          </w:p>
        </w:tc>
        <w:tc>
          <w:tcPr>
            <w:tcW w:w="1418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mor</w:t>
            </w:r>
          </w:p>
        </w:tc>
        <w:tc>
          <w:tcPr>
            <w:tcW w:w="1418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Jumlah</w:t>
            </w:r>
          </w:p>
        </w:tc>
      </w:tr>
      <w:tr w:rsidR="007C6ACE" w:rsidTr="007C6ACE">
        <w:trPr>
          <w:jc w:val="center"/>
        </w:trPr>
        <w:tc>
          <w:tcPr>
            <w:tcW w:w="562" w:type="dxa"/>
          </w:tcPr>
          <w:p w:rsidR="007C6ACE" w:rsidRPr="005242C9" w:rsidRDefault="007C6ACE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242C9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4820" w:type="dxa"/>
          </w:tcPr>
          <w:p w:rsidR="007C6ACE" w:rsidRDefault="007C6ACE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a kontak dengan siswa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mberi nasihat dan bantuan</w:t>
            </w:r>
          </w:p>
          <w:p w:rsidR="007C6ACE" w:rsidRPr="005242C9" w:rsidRDefault="007C6ACE" w:rsidP="00D943D7">
            <w:pPr>
              <w:pStyle w:val="ListParagraph"/>
              <w:numPr>
                <w:ilvl w:val="0"/>
                <w:numId w:val="25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mimpin kegiatan kelompok</w:t>
            </w:r>
          </w:p>
        </w:tc>
        <w:tc>
          <w:tcPr>
            <w:tcW w:w="1418" w:type="dxa"/>
          </w:tcPr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, 2</w:t>
            </w:r>
          </w:p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, 4</w:t>
            </w:r>
          </w:p>
          <w:p w:rsidR="007C6ACE" w:rsidRPr="00B568A5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, 6</w:t>
            </w:r>
          </w:p>
        </w:tc>
        <w:tc>
          <w:tcPr>
            <w:tcW w:w="1418" w:type="dxa"/>
          </w:tcPr>
          <w:p w:rsidR="007C6ACE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7C6ACE" w:rsidTr="007C6ACE">
        <w:trPr>
          <w:jc w:val="center"/>
        </w:trPr>
        <w:tc>
          <w:tcPr>
            <w:tcW w:w="562" w:type="dxa"/>
          </w:tcPr>
          <w:p w:rsidR="007C6ACE" w:rsidRPr="005242C9" w:rsidRDefault="007C6ACE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4820" w:type="dxa"/>
          </w:tcPr>
          <w:p w:rsidR="007C6ACE" w:rsidRDefault="007C6ACE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mbangkitkan perhatian siswa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nimbulkan aktivitas berfikir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nggunakan alat peraga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anya pengulangan materi</w:t>
            </w:r>
          </w:p>
          <w:p w:rsidR="007C6ACE" w:rsidRPr="00BC66F6" w:rsidRDefault="007C6ACE" w:rsidP="00D943D7">
            <w:pPr>
              <w:pStyle w:val="ListParagraph"/>
              <w:numPr>
                <w:ilvl w:val="0"/>
                <w:numId w:val="26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anya evaluasi</w:t>
            </w:r>
          </w:p>
        </w:tc>
        <w:tc>
          <w:tcPr>
            <w:tcW w:w="1418" w:type="dxa"/>
          </w:tcPr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  <w:p w:rsidR="007C6ACE" w:rsidRDefault="007C6ACE" w:rsidP="00AB6EF3">
            <w:pPr>
              <w:tabs>
                <w:tab w:val="left" w:pos="34"/>
              </w:tabs>
              <w:ind w:right="318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1418" w:type="dxa"/>
          </w:tcPr>
          <w:p w:rsidR="007C6ACE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C6ACE" w:rsidTr="007C6ACE">
        <w:trPr>
          <w:jc w:val="center"/>
        </w:trPr>
        <w:tc>
          <w:tcPr>
            <w:tcW w:w="562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4820" w:type="dxa"/>
          </w:tcPr>
          <w:p w:rsidR="007C6ACE" w:rsidRDefault="007C6ACE" w:rsidP="00D943D7">
            <w:pPr>
              <w:pStyle w:val="ListParagraph"/>
              <w:numPr>
                <w:ilvl w:val="0"/>
                <w:numId w:val="27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numbuhkan minat siswa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7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mperjelas pelajaran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7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mbuat siswa berkembang</w:t>
            </w:r>
          </w:p>
        </w:tc>
        <w:tc>
          <w:tcPr>
            <w:tcW w:w="1418" w:type="dxa"/>
          </w:tcPr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, 14, 15</w:t>
            </w:r>
          </w:p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1418" w:type="dxa"/>
          </w:tcPr>
          <w:p w:rsidR="007C6ACE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</w:tr>
      <w:tr w:rsidR="007C6ACE" w:rsidTr="007C6ACE">
        <w:trPr>
          <w:jc w:val="center"/>
        </w:trPr>
        <w:tc>
          <w:tcPr>
            <w:tcW w:w="562" w:type="dxa"/>
          </w:tcPr>
          <w:p w:rsidR="007C6ACE" w:rsidRDefault="007C6ACE" w:rsidP="00AB6EF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4820" w:type="dxa"/>
          </w:tcPr>
          <w:p w:rsidR="007C6ACE" w:rsidRDefault="007C6ACE" w:rsidP="00D943D7">
            <w:pPr>
              <w:pStyle w:val="ListParagraph"/>
              <w:numPr>
                <w:ilvl w:val="0"/>
                <w:numId w:val="29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giatan masyarakat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9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an bergaul</w:t>
            </w:r>
          </w:p>
          <w:p w:rsidR="007C6ACE" w:rsidRDefault="007C6ACE" w:rsidP="00D943D7">
            <w:pPr>
              <w:pStyle w:val="ListParagraph"/>
              <w:numPr>
                <w:ilvl w:val="0"/>
                <w:numId w:val="29"/>
              </w:numPr>
              <w:ind w:left="3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Lingkungan yang mendukung</w:t>
            </w:r>
          </w:p>
        </w:tc>
        <w:tc>
          <w:tcPr>
            <w:tcW w:w="1418" w:type="dxa"/>
          </w:tcPr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, 19</w:t>
            </w:r>
          </w:p>
          <w:p w:rsidR="007C6ACE" w:rsidRDefault="007C6ACE" w:rsidP="00AB6EF3">
            <w:pPr>
              <w:tabs>
                <w:tab w:val="left" w:pos="34"/>
              </w:tabs>
              <w:ind w:right="-107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1418" w:type="dxa"/>
          </w:tcPr>
          <w:p w:rsidR="007C6ACE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  <w:p w:rsidR="001A1A0A" w:rsidRDefault="001A1A0A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</w:tr>
      <w:tr w:rsidR="007C6ACE" w:rsidTr="00AB6EF3">
        <w:trPr>
          <w:jc w:val="center"/>
        </w:trPr>
        <w:tc>
          <w:tcPr>
            <w:tcW w:w="6800" w:type="dxa"/>
            <w:gridSpan w:val="3"/>
          </w:tcPr>
          <w:p w:rsidR="007C6ACE" w:rsidRPr="007C6ACE" w:rsidRDefault="007C6ACE" w:rsidP="007C6ACE">
            <w:pPr>
              <w:tabs>
                <w:tab w:val="left" w:pos="34"/>
              </w:tabs>
              <w:ind w:right="-107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Jumlah</w:t>
            </w:r>
          </w:p>
        </w:tc>
        <w:tc>
          <w:tcPr>
            <w:tcW w:w="1418" w:type="dxa"/>
          </w:tcPr>
          <w:p w:rsidR="007C6ACE" w:rsidRDefault="007C6ACE" w:rsidP="001A1A0A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</w:tr>
    </w:tbl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ngket Hambatan Belajar Eksternal</w:t>
      </w:r>
      <w:r w:rsidRPr="00741F9C">
        <w:rPr>
          <w:rStyle w:val="FootnoteReference"/>
          <w:b/>
          <w:color w:val="FFFFFF" w:themeColor="background1"/>
        </w:rPr>
        <w:footnoteReference w:id="2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71"/>
        <w:gridCol w:w="4106"/>
      </w:tblGrid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ama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Kelas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 Absen</w:t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</w:tbl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927"/>
      </w:tblGrid>
      <w:tr w:rsidR="00F51E3D" w:rsidTr="00AB6EF3">
        <w:trPr>
          <w:jc w:val="center"/>
        </w:trPr>
        <w:tc>
          <w:tcPr>
            <w:tcW w:w="7927" w:type="dxa"/>
          </w:tcPr>
          <w:p w:rsidR="00F51E3D" w:rsidRDefault="00F51E3D" w:rsidP="00AB6EF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tunjuk Pengerjaan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erdo’alah terlebih dahulu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Tuliskan nama dan no absen pada kolom yang tersedi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aca dengan teliti setiap pertanyaan atau pernyataan yang ad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Jawablah sesuai dengan keadaan atau sesuai dengan kenyataan</w:t>
            </w:r>
          </w:p>
          <w:p w:rsidR="00F51E3D" w:rsidRPr="000C1DBB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Berilah tanda centang </w:t>
            </w:r>
            <m:oMath>
              <m:r>
                <w:rPr>
                  <w:rFonts w:ascii="Cambria Math" w:hAnsi="Cambria Math" w:cs="Times New Roman"/>
                  <w:sz w:val="24"/>
                </w:rPr>
                <m:t>(√ )</m:t>
              </m:r>
            </m:oMath>
            <w:r>
              <w:rPr>
                <w:rFonts w:ascii="Times New Roman" w:eastAsiaTheme="minorEastAsia" w:hAnsi="Times New Roman" w:cs="Times New Roman"/>
                <w:sz w:val="24"/>
              </w:rPr>
              <w:t xml:space="preserve"> pada kotak yang tersedia sesuai dengan pendapat kalian terhadap pertanyaan atau pernyataan tersebut dengan alternatif jawaban :</w:t>
            </w:r>
          </w:p>
          <w:tbl>
            <w:tblPr>
              <w:tblStyle w:val="TableGrid"/>
              <w:tblW w:w="0" w:type="auto"/>
              <w:tblInd w:w="72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630"/>
              <w:gridCol w:w="3470"/>
            </w:tblGrid>
            <w:tr w:rsidR="00F51E3D" w:rsidTr="00AB6EF3">
              <w:tc>
                <w:tcPr>
                  <w:tcW w:w="580" w:type="dxa"/>
                </w:tcPr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S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TS</w:t>
                  </w:r>
                </w:p>
                <w:p w:rsidR="00F51E3D" w:rsidRPr="000C1DBB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TS</w:t>
                  </w:r>
                </w:p>
              </w:tc>
              <w:tc>
                <w:tcPr>
                  <w:tcW w:w="3470" w:type="dxa"/>
                </w:tcPr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Tidak Setuju</w:t>
                  </w:r>
                </w:p>
                <w:p w:rsidR="00F51E3D" w:rsidRDefault="00F51E3D" w:rsidP="00AB6EF3">
                  <w:pPr>
                    <w:pStyle w:val="ListParagraph"/>
                    <w:spacing w:line="276" w:lineRule="auto"/>
                    <w:ind w:left="0"/>
                    <w:rPr>
                      <w:rFonts w:ascii="Times New Roman" w:hAnsi="Times New Roman" w:cs="Times New Roman"/>
                      <w:b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Tidak Setuju</w:t>
                  </w:r>
                </w:p>
              </w:tc>
            </w:tr>
          </w:tbl>
          <w:p w:rsidR="00F51E3D" w:rsidRPr="006675C1" w:rsidRDefault="00F51E3D" w:rsidP="00D943D7">
            <w:pPr>
              <w:pStyle w:val="ListParagraph"/>
              <w:numPr>
                <w:ilvl w:val="0"/>
                <w:numId w:val="30"/>
              </w:numPr>
              <w:spacing w:line="276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>Periksa kembali hasil pekerjaan sebelum dikumpulkan</w:t>
            </w: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tbl>
      <w:tblPr>
        <w:tblStyle w:val="TableGrid"/>
        <w:tblW w:w="8926" w:type="dxa"/>
        <w:jc w:val="center"/>
        <w:tblLayout w:type="fixed"/>
        <w:tblLook w:val="04A0" w:firstRow="1" w:lastRow="0" w:firstColumn="1" w:lastColumn="0" w:noHBand="0" w:noVBand="1"/>
      </w:tblPr>
      <w:tblGrid>
        <w:gridCol w:w="562"/>
        <w:gridCol w:w="6096"/>
        <w:gridCol w:w="567"/>
        <w:gridCol w:w="567"/>
        <w:gridCol w:w="567"/>
        <w:gridCol w:w="567"/>
      </w:tblGrid>
      <w:tr w:rsidR="00F51E3D" w:rsidTr="00AB6EF3">
        <w:trPr>
          <w:jc w:val="center"/>
        </w:trPr>
        <w:tc>
          <w:tcPr>
            <w:tcW w:w="562" w:type="dxa"/>
            <w:vMerge w:val="restart"/>
            <w:vAlign w:val="center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6096" w:type="dxa"/>
            <w:vMerge w:val="restart"/>
            <w:vAlign w:val="center"/>
          </w:tcPr>
          <w:p w:rsidR="00F51E3D" w:rsidRDefault="00F51E3D" w:rsidP="001A1A0A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r</w:t>
            </w:r>
            <w:r w:rsidR="001A1A0A">
              <w:rPr>
                <w:rFonts w:ascii="Times New Roman" w:hAnsi="Times New Roman" w:cs="Times New Roman"/>
                <w:b/>
                <w:sz w:val="24"/>
              </w:rPr>
              <w:t>nyataan</w:t>
            </w:r>
          </w:p>
        </w:tc>
        <w:tc>
          <w:tcPr>
            <w:tcW w:w="2268" w:type="dxa"/>
            <w:gridSpan w:val="4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ilihan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6096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TS</w:t>
            </w:r>
          </w:p>
        </w:tc>
        <w:tc>
          <w:tcPr>
            <w:tcW w:w="567" w:type="dxa"/>
          </w:tcPr>
          <w:p w:rsidR="00F51E3D" w:rsidRDefault="00F51E3D" w:rsidP="00AB6EF3">
            <w:pPr>
              <w:ind w:left="-108" w:right="-108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TS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096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ata pelajaran matematika dengan siswa sangat akrab di luar kelas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ata pelajaran matematika sering mengajak siswa diluar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selalu memberi nasihat kepada siswa untuk senantiasa belajar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selalu membantu saya ketika ada pemahaman  yang belum jelas pada materi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pabila ada  keiatan kelompok guru mampu membagi kelompok dengan adil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dan  siswa bisa saling membantu pada kegiatan kelompok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ngajar  pelajaran matematika dengan cara yang menarik dan mudah dipaham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Dalam kegiatan pembelajaran matematika, cara guru mengajar membuat saya bisa memecahkan persoalan dengan baik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nggunakan  alat peraga untuk memperjelas materi pad pelajaran matematika yang disampaikan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ada awal pelajaran guru menyampaikan materi pertemuan sebelumnya untuk mengingat kembal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uru memberikan penilaian pada hasil belajar say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dia pembelajaran yang digunakan guru pada pembelajaran matematika membuat saya tertarik untuk mempelajari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dia pembelajaran yang digunakan guru membuat pelajaran matematika mudah dimengert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edia pembelajaran yang digunakan guru menjelasakan materi lebih rinc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lebih faham dengan materi yang disampaikan setelah guru menggunakan media pembelajaran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Ilmu yang saya peroleh bertambah karena media pembelajaran matematika yang digunakan guru sudah sesuai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Ketika ada pekerjaan konstruksi, transaksi jual beli dan sebagainya saya suka mengamatinya, karena berhubungan deng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uka berdiskusi dengan siswa MTs lain mengenai pelajaran matematika untuk memecahkan persoalan bersam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an bergaul saya suka mengajak diskusi untuk memecahkan soal-soal latihan pelajaran matematika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6096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Lingungan tempat tinggal saya memiliki jam wajib belajar sehingga jam belajar saya terkontrol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t>Lembar Angket Motivasi Belajar</w:t>
      </w:r>
    </w:p>
    <w:p w:rsidR="00783D9F" w:rsidRPr="00420D53" w:rsidRDefault="00F51E3D" w:rsidP="00420D5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ISI-KISI MOTIV</w:t>
      </w:r>
      <w:r w:rsidR="00420D53">
        <w:rPr>
          <w:rFonts w:ascii="Times New Roman" w:hAnsi="Times New Roman" w:cs="Times New Roman"/>
          <w:b/>
          <w:sz w:val="24"/>
        </w:rPr>
        <w:t>ASI BELAJAR</w:t>
      </w:r>
    </w:p>
    <w:tbl>
      <w:tblPr>
        <w:tblStyle w:val="TableGrid"/>
        <w:tblW w:w="7571" w:type="dxa"/>
        <w:jc w:val="center"/>
        <w:tblLook w:val="04A0" w:firstRow="1" w:lastRow="0" w:firstColumn="1" w:lastColumn="0" w:noHBand="0" w:noVBand="1"/>
      </w:tblPr>
      <w:tblGrid>
        <w:gridCol w:w="540"/>
        <w:gridCol w:w="3708"/>
        <w:gridCol w:w="1091"/>
        <w:gridCol w:w="995"/>
        <w:gridCol w:w="1237"/>
      </w:tblGrid>
      <w:tr w:rsidR="00420D53" w:rsidTr="001E0419">
        <w:trPr>
          <w:trHeight w:val="278"/>
          <w:jc w:val="center"/>
        </w:trPr>
        <w:tc>
          <w:tcPr>
            <w:tcW w:w="540" w:type="dxa"/>
            <w:vMerge w:val="restart"/>
            <w:vAlign w:val="center"/>
          </w:tcPr>
          <w:p w:rsidR="00420D53" w:rsidRDefault="00420D53" w:rsidP="001E0419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3708" w:type="dxa"/>
            <w:vMerge w:val="restart"/>
            <w:vAlign w:val="center"/>
          </w:tcPr>
          <w:p w:rsidR="00420D53" w:rsidRDefault="00420D53" w:rsidP="001E0419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Indikator</w:t>
            </w:r>
          </w:p>
        </w:tc>
        <w:tc>
          <w:tcPr>
            <w:tcW w:w="2086" w:type="dxa"/>
            <w:gridSpan w:val="2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mor</w:t>
            </w:r>
          </w:p>
        </w:tc>
        <w:tc>
          <w:tcPr>
            <w:tcW w:w="1237" w:type="dxa"/>
            <w:vMerge w:val="restart"/>
            <w:vAlign w:val="center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Jumlah</w:t>
            </w:r>
          </w:p>
        </w:tc>
      </w:tr>
      <w:tr w:rsidR="00420D53" w:rsidTr="001E0419">
        <w:trPr>
          <w:trHeight w:val="277"/>
          <w:jc w:val="center"/>
        </w:trPr>
        <w:tc>
          <w:tcPr>
            <w:tcW w:w="540" w:type="dxa"/>
            <w:vMerge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3708" w:type="dxa"/>
            <w:vMerge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091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(+)</w:t>
            </w:r>
          </w:p>
        </w:tc>
        <w:tc>
          <w:tcPr>
            <w:tcW w:w="995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(-)</w:t>
            </w:r>
          </w:p>
        </w:tc>
        <w:tc>
          <w:tcPr>
            <w:tcW w:w="1237" w:type="dxa"/>
            <w:vMerge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Pr="005242C9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5242C9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 w:rsidRPr="00276964">
              <w:rPr>
                <w:rFonts w:ascii="Times New Roman" w:hAnsi="Times New Roman" w:cs="Times New Roman"/>
                <w:sz w:val="24"/>
              </w:rPr>
              <w:t>Percaya diri dalam menggunakan matematika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,2,3,4,5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Pr="005242C9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 w:rsidRPr="00276964">
              <w:rPr>
                <w:rFonts w:ascii="Times New Roman" w:hAnsi="Times New Roman" w:cs="Times New Roman"/>
                <w:sz w:val="24"/>
              </w:rPr>
              <w:t>Fleksibel dalam melakukan kerja matematika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,8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 w:rsidRPr="00276964">
              <w:rPr>
                <w:rFonts w:ascii="Times New Roman" w:hAnsi="Times New Roman" w:cs="Times New Roman"/>
                <w:sz w:val="24"/>
              </w:rPr>
              <w:t>Kerelaan meninggalkan kewajiban atau tugas lain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,10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,12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 w:rsidRPr="00276964">
              <w:rPr>
                <w:rFonts w:ascii="Times New Roman" w:hAnsi="Times New Roman" w:cs="Times New Roman"/>
                <w:sz w:val="24"/>
              </w:rPr>
              <w:t>Ketekunan dalam mengerjakan matematika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,14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,16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 w:rsidRPr="00276964">
              <w:rPr>
                <w:rFonts w:ascii="Times New Roman" w:hAnsi="Times New Roman" w:cs="Times New Roman"/>
                <w:sz w:val="24"/>
              </w:rPr>
              <w:t>Dapat mempertahankan pendapat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,18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</w:tr>
      <w:tr w:rsidR="00420D53" w:rsidTr="001E0419">
        <w:trPr>
          <w:jc w:val="center"/>
        </w:trPr>
        <w:tc>
          <w:tcPr>
            <w:tcW w:w="540" w:type="dxa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3708" w:type="dxa"/>
          </w:tcPr>
          <w:p w:rsidR="00420D53" w:rsidRPr="00276964" w:rsidRDefault="00420D53" w:rsidP="00420D5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igih dan ulet dalam mengerjakan tugas-tugas matematika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,22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.21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</w:tr>
      <w:tr w:rsidR="00420D53" w:rsidTr="001E0419">
        <w:trPr>
          <w:jc w:val="center"/>
        </w:trPr>
        <w:tc>
          <w:tcPr>
            <w:tcW w:w="4248" w:type="dxa"/>
            <w:gridSpan w:val="2"/>
          </w:tcPr>
          <w:p w:rsidR="00420D53" w:rsidRDefault="00420D53" w:rsidP="00420D53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Jumlah</w:t>
            </w:r>
          </w:p>
        </w:tc>
        <w:tc>
          <w:tcPr>
            <w:tcW w:w="1091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995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</w:tc>
        <w:tc>
          <w:tcPr>
            <w:tcW w:w="1237" w:type="dxa"/>
            <w:vAlign w:val="center"/>
          </w:tcPr>
          <w:p w:rsidR="00420D53" w:rsidRDefault="00420D53" w:rsidP="00420D53">
            <w:pPr>
              <w:tabs>
                <w:tab w:val="left" w:pos="34"/>
              </w:tabs>
              <w:ind w:right="35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</w:t>
            </w:r>
          </w:p>
        </w:tc>
      </w:tr>
    </w:tbl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ngket Motivasi Belajar</w:t>
      </w:r>
      <w:r w:rsidRPr="001F45B2">
        <w:rPr>
          <w:rStyle w:val="FootnoteReference"/>
          <w:b/>
          <w:color w:val="FFFFFF" w:themeColor="background1"/>
        </w:rPr>
        <w:footnoteReference w:id="3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71"/>
        <w:gridCol w:w="4106"/>
      </w:tblGrid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ama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Kelas</w:t>
            </w:r>
            <w:r>
              <w:rPr>
                <w:rFonts w:ascii="Times New Roman" w:hAnsi="Times New Roman" w:cs="Times New Roman"/>
                <w:b/>
                <w:sz w:val="24"/>
              </w:rPr>
              <w:tab/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  <w:tr w:rsidR="00F51E3D" w:rsidTr="00AB6EF3">
        <w:trPr>
          <w:jc w:val="center"/>
        </w:trPr>
        <w:tc>
          <w:tcPr>
            <w:tcW w:w="1271" w:type="dxa"/>
            <w:tcBorders>
              <w:righ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 Absen</w:t>
            </w:r>
          </w:p>
        </w:tc>
        <w:tc>
          <w:tcPr>
            <w:tcW w:w="4106" w:type="dxa"/>
            <w:tcBorders>
              <w:left w:val="nil"/>
            </w:tcBorders>
          </w:tcPr>
          <w:p w:rsidR="00F51E3D" w:rsidRDefault="00F51E3D" w:rsidP="00AB6EF3">
            <w:p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:</w:t>
            </w:r>
          </w:p>
        </w:tc>
      </w:tr>
    </w:tbl>
    <w:p w:rsidR="00F51E3D" w:rsidRDefault="00F51E3D" w:rsidP="00F51E3D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927"/>
      </w:tblGrid>
      <w:tr w:rsidR="00F51E3D" w:rsidTr="00AB6EF3">
        <w:trPr>
          <w:jc w:val="center"/>
        </w:trPr>
        <w:tc>
          <w:tcPr>
            <w:tcW w:w="7927" w:type="dxa"/>
          </w:tcPr>
          <w:p w:rsidR="00F51E3D" w:rsidRDefault="00F51E3D" w:rsidP="00AB6EF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tunjuk Pengerjaan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erdo’alah terlebih dahulu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Tuliskan nama dan no absen pada kolom yang tersedi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Baca dengan teliti setiap pertanyaan atau pernyataan yang ada</w:t>
            </w:r>
          </w:p>
          <w:p w:rsidR="00F51E3D" w:rsidRPr="006675C1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6675C1">
              <w:rPr>
                <w:rFonts w:ascii="Times New Roman" w:hAnsi="Times New Roman" w:cs="Times New Roman"/>
                <w:sz w:val="24"/>
              </w:rPr>
              <w:t>Jawablah sesuai dengan keadaan atau sesuai dengan kenyataan</w:t>
            </w:r>
          </w:p>
          <w:p w:rsidR="00F51E3D" w:rsidRPr="000C1DBB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Berilah tanda centang </w:t>
            </w:r>
            <m:oMath>
              <m:r>
                <w:rPr>
                  <w:rFonts w:ascii="Cambria Math" w:hAnsi="Cambria Math" w:cs="Times New Roman"/>
                  <w:sz w:val="24"/>
                </w:rPr>
                <m:t>(√ )</m:t>
              </m:r>
            </m:oMath>
            <w:r>
              <w:rPr>
                <w:rFonts w:ascii="Times New Roman" w:eastAsiaTheme="minorEastAsia" w:hAnsi="Times New Roman" w:cs="Times New Roman"/>
                <w:sz w:val="24"/>
              </w:rPr>
              <w:t xml:space="preserve"> pada kotak yang tersedia sesuai dengan pendapat kalian terhadap pertanyaan atau pernyataan tersebut dengan alternatif jawaban :</w:t>
            </w:r>
          </w:p>
          <w:tbl>
            <w:tblPr>
              <w:tblStyle w:val="TableGrid"/>
              <w:tblW w:w="0" w:type="auto"/>
              <w:tblInd w:w="72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630"/>
              <w:gridCol w:w="3470"/>
            </w:tblGrid>
            <w:tr w:rsidR="00F51E3D" w:rsidTr="00AB6EF3">
              <w:tc>
                <w:tcPr>
                  <w:tcW w:w="580" w:type="dxa"/>
                </w:tcPr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S</w:t>
                  </w:r>
                </w:p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</w:t>
                  </w:r>
                </w:p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TS</w:t>
                  </w:r>
                </w:p>
                <w:p w:rsidR="00F51E3D" w:rsidRPr="000C1DBB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STS</w:t>
                  </w:r>
                </w:p>
              </w:tc>
              <w:tc>
                <w:tcPr>
                  <w:tcW w:w="3470" w:type="dxa"/>
                </w:tcPr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Setuju</w:t>
                  </w:r>
                </w:p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etuju</w:t>
                  </w:r>
                </w:p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eastAsiaTheme="minorEastAsia" w:hAnsi="Times New Roman" w:cs="Times New Roman"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Tidak Setuju</w:t>
                  </w:r>
                </w:p>
                <w:p w:rsidR="00F51E3D" w:rsidRDefault="00F51E3D" w:rsidP="00AB6EF3">
                  <w:pPr>
                    <w:pStyle w:val="ListParagraph"/>
                    <w:spacing w:line="360" w:lineRule="auto"/>
                    <w:ind w:left="0"/>
                    <w:rPr>
                      <w:rFonts w:ascii="Times New Roman" w:hAnsi="Times New Roman" w:cs="Times New Roman"/>
                      <w:b/>
                      <w:sz w:val="24"/>
                    </w:rPr>
                  </w:pPr>
                  <w:r>
                    <w:rPr>
                      <w:rFonts w:ascii="Times New Roman" w:eastAsiaTheme="minorEastAsia" w:hAnsi="Times New Roman" w:cs="Times New Roman"/>
                      <w:sz w:val="24"/>
                    </w:rPr>
                    <w:t>: Sangat Tidak Setuju</w:t>
                  </w:r>
                </w:p>
              </w:tc>
            </w:tr>
          </w:tbl>
          <w:p w:rsidR="00F51E3D" w:rsidRPr="006675C1" w:rsidRDefault="00F51E3D" w:rsidP="00D943D7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</w:rPr>
              <w:t>Periksa kembali hasil pekerjaan sebelum dikumpulkan</w:t>
            </w: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tbl>
      <w:tblPr>
        <w:tblStyle w:val="TableGrid"/>
        <w:tblW w:w="7933" w:type="dxa"/>
        <w:jc w:val="center"/>
        <w:tblLayout w:type="fixed"/>
        <w:tblLook w:val="04A0" w:firstRow="1" w:lastRow="0" w:firstColumn="1" w:lastColumn="0" w:noHBand="0" w:noVBand="1"/>
      </w:tblPr>
      <w:tblGrid>
        <w:gridCol w:w="562"/>
        <w:gridCol w:w="5103"/>
        <w:gridCol w:w="567"/>
        <w:gridCol w:w="567"/>
        <w:gridCol w:w="567"/>
        <w:gridCol w:w="567"/>
      </w:tblGrid>
      <w:tr w:rsidR="00F51E3D" w:rsidTr="00AB6EF3">
        <w:trPr>
          <w:jc w:val="center"/>
        </w:trPr>
        <w:tc>
          <w:tcPr>
            <w:tcW w:w="562" w:type="dxa"/>
            <w:vMerge w:val="restart"/>
            <w:vAlign w:val="center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o</w:t>
            </w:r>
          </w:p>
        </w:tc>
        <w:tc>
          <w:tcPr>
            <w:tcW w:w="5103" w:type="dxa"/>
            <w:vMerge w:val="restart"/>
            <w:vAlign w:val="center"/>
          </w:tcPr>
          <w:p w:rsidR="00F51E3D" w:rsidRDefault="00F51E3D" w:rsidP="00CD5DA0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er</w:t>
            </w:r>
            <w:r w:rsidR="00CD5DA0">
              <w:rPr>
                <w:rFonts w:ascii="Times New Roman" w:hAnsi="Times New Roman" w:cs="Times New Roman"/>
                <w:b/>
                <w:sz w:val="24"/>
              </w:rPr>
              <w:t>nyataan</w:t>
            </w:r>
          </w:p>
        </w:tc>
        <w:tc>
          <w:tcPr>
            <w:tcW w:w="2268" w:type="dxa"/>
            <w:gridSpan w:val="4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ilihan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5103" w:type="dxa"/>
            <w:vMerge/>
          </w:tcPr>
          <w:p w:rsidR="00F51E3D" w:rsidRDefault="00F51E3D" w:rsidP="00AB6EF3">
            <w:pPr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</w:t>
            </w:r>
          </w:p>
        </w:tc>
        <w:tc>
          <w:tcPr>
            <w:tcW w:w="567" w:type="dxa"/>
          </w:tcPr>
          <w:p w:rsidR="00F51E3D" w:rsidRDefault="00F51E3D" w:rsidP="00AB6EF3">
            <w:pPr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TS</w:t>
            </w:r>
          </w:p>
        </w:tc>
        <w:tc>
          <w:tcPr>
            <w:tcW w:w="567" w:type="dxa"/>
          </w:tcPr>
          <w:p w:rsidR="00F51E3D" w:rsidRDefault="00F51E3D" w:rsidP="00AB6EF3">
            <w:pPr>
              <w:ind w:left="-108" w:right="-108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TS</w:t>
            </w: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5103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ya senang belajar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tidak memahami ma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teri matematika dengan jelas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getah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ui tujuan belajar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gerti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 kegunana belajar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Saya berani bertanya ketika 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da materi yang kurang jelas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rugi ketika ada mate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ri matematika yang terlewati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waktu untuk belajar matem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tika dikealas terlalubanyak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datang terlambat pada pembelaja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ran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bealajar matematika karena ku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rikulum disekolah mewajibkan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lebih mengutamakan pelajaran matemati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ka dari pada  pelajaran lain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ghindar belajar matematika k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rena banyak pekerjaan rumah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ya bosan belajar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catat penjelasan mate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matika yang disampaikan guru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senang berpartisip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si dalam diskusi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5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kurang memperhatikan keti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ka teman bertanya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rasa gelis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ah ketika belajar matematika 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olak pendapat te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man ketika sedang berdiskusi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ay marah ketika dalam diskusi matematika t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eman menentang pendapat say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menolak ketika diskusi masalah matematika dipe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rpanjang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bertahan menyelesaikan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 soal matematika yang tuntas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1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berhenti bertanya mes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ki belum mengerti matematika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  <w:tr w:rsidR="00F51E3D" w:rsidTr="00AB6EF3">
        <w:trPr>
          <w:jc w:val="center"/>
        </w:trPr>
        <w:tc>
          <w:tcPr>
            <w:tcW w:w="562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2</w:t>
            </w:r>
          </w:p>
        </w:tc>
        <w:tc>
          <w:tcPr>
            <w:tcW w:w="5103" w:type="dxa"/>
          </w:tcPr>
          <w:p w:rsidR="00F51E3D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ya berusaha menyelesaikan menemukan solusi yang benar sebelum saya</w:t>
            </w:r>
            <w:r w:rsidR="0039635C">
              <w:rPr>
                <w:rFonts w:ascii="Times New Roman" w:hAnsi="Times New Roman" w:cs="Times New Roman"/>
                <w:sz w:val="24"/>
              </w:rPr>
              <w:t xml:space="preserve"> bertanya kepada  orang lain </w:t>
            </w: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67" w:type="dxa"/>
          </w:tcPr>
          <w:p w:rsidR="00F51E3D" w:rsidRPr="005242C9" w:rsidRDefault="00F51E3D" w:rsidP="00AB6EF3">
            <w:pPr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F51E3D" w:rsidRPr="00B80318" w:rsidRDefault="00F51E3D" w:rsidP="001E0419">
      <w:pPr>
        <w:spacing w:after="0" w:line="480" w:lineRule="auto"/>
        <w:rPr>
          <w:rFonts w:ascii="Times New Roman" w:hAnsi="Times New Roman" w:cs="Times New Roman"/>
          <w:b/>
          <w:sz w:val="24"/>
        </w:rPr>
        <w:sectPr w:rsidR="00F51E3D" w:rsidRPr="00B80318" w:rsidSect="00AB6EF3">
          <w:headerReference w:type="default" r:id="rId17"/>
          <w:footerReference w:type="default" r:id="rId18"/>
          <w:pgSz w:w="11906" w:h="16838" w:code="9"/>
          <w:pgMar w:top="1418" w:right="1418" w:bottom="1418" w:left="1701" w:header="709" w:footer="709" w:gutter="0"/>
          <w:cols w:space="708"/>
          <w:docGrid w:linePitch="360"/>
        </w:sect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Data Penelitian Hambatan Belajar Internal</w:t>
      </w:r>
    </w:p>
    <w:tbl>
      <w:tblPr>
        <w:tblW w:w="13603" w:type="dxa"/>
        <w:tblLook w:val="04A0" w:firstRow="1" w:lastRow="0" w:firstColumn="1" w:lastColumn="0" w:noHBand="0" w:noVBand="1"/>
      </w:tblPr>
      <w:tblGrid>
        <w:gridCol w:w="1219"/>
        <w:gridCol w:w="514"/>
        <w:gridCol w:w="514"/>
        <w:gridCol w:w="514"/>
        <w:gridCol w:w="514"/>
        <w:gridCol w:w="513"/>
        <w:gridCol w:w="513"/>
        <w:gridCol w:w="513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1110"/>
      </w:tblGrid>
      <w:tr w:rsidR="00F51E3D" w:rsidRPr="00723C45" w:rsidTr="00AB6EF3">
        <w:trPr>
          <w:trHeight w:val="300"/>
        </w:trPr>
        <w:tc>
          <w:tcPr>
            <w:tcW w:w="121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Responden</w:t>
            </w:r>
          </w:p>
        </w:tc>
        <w:tc>
          <w:tcPr>
            <w:tcW w:w="11275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Butir Angket</w:t>
            </w:r>
          </w:p>
        </w:tc>
        <w:tc>
          <w:tcPr>
            <w:tcW w:w="111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JML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111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5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F51E3D" w:rsidRPr="00723C45" w:rsidTr="00AB6EF3">
        <w:trPr>
          <w:trHeight w:val="300"/>
        </w:trPr>
        <w:tc>
          <w:tcPr>
            <w:tcW w:w="12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7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723C45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723C45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  <w:sectPr w:rsidR="00F51E3D" w:rsidSect="00AB6EF3">
          <w:pgSz w:w="16838" w:h="11906" w:orient="landscape" w:code="9"/>
          <w:pgMar w:top="1418" w:right="1418" w:bottom="1418" w:left="1701" w:header="709" w:footer="709" w:gutter="0"/>
          <w:cols w:space="708"/>
          <w:docGrid w:linePitch="360"/>
        </w:sect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tabs>
          <w:tab w:val="left" w:pos="142"/>
        </w:tabs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Data Penelitian Hambatan Belajar Eksternal</w:t>
      </w:r>
      <w:r w:rsidRPr="009B3A7A">
        <w:rPr>
          <w:rFonts w:ascii="Times New Roman" w:hAnsi="Times New Roman" w:cs="Times New Roman"/>
          <w:b/>
          <w:sz w:val="24"/>
        </w:rPr>
        <w:tab/>
      </w:r>
    </w:p>
    <w:tbl>
      <w:tblPr>
        <w:tblW w:w="10207" w:type="dxa"/>
        <w:tblInd w:w="-289" w:type="dxa"/>
        <w:tblLook w:val="04A0" w:firstRow="1" w:lastRow="0" w:firstColumn="1" w:lastColumn="0" w:noHBand="0" w:noVBand="1"/>
      </w:tblPr>
      <w:tblGrid>
        <w:gridCol w:w="904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567"/>
      </w:tblGrid>
      <w:tr w:rsidR="00F51E3D" w:rsidRPr="00BC0828" w:rsidTr="00AB6EF3">
        <w:trPr>
          <w:trHeight w:val="300"/>
        </w:trPr>
        <w:tc>
          <w:tcPr>
            <w:tcW w:w="90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Res-</w:t>
            </w:r>
          </w:p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ponden</w:t>
            </w:r>
          </w:p>
        </w:tc>
        <w:tc>
          <w:tcPr>
            <w:tcW w:w="8736" w:type="dxa"/>
            <w:gridSpan w:val="2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Butir Angket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JML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3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567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4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0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6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7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F51E3D" w:rsidRPr="00BC0828" w:rsidTr="00AB6EF3">
        <w:trPr>
          <w:trHeight w:val="300"/>
        </w:trPr>
        <w:tc>
          <w:tcPr>
            <w:tcW w:w="9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78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BC082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BC0828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  <w:sectPr w:rsidR="00F51E3D" w:rsidSect="00AB6EF3">
          <w:pgSz w:w="11906" w:h="16838" w:code="9"/>
          <w:pgMar w:top="1418" w:right="1418" w:bottom="1418" w:left="1701" w:header="709" w:footer="709" w:gutter="0"/>
          <w:cols w:space="708"/>
          <w:docGrid w:linePitch="360"/>
        </w:sect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Data Penelitian Motivasi Belajar</w:t>
      </w:r>
    </w:p>
    <w:tbl>
      <w:tblPr>
        <w:tblW w:w="13604" w:type="dxa"/>
        <w:jc w:val="center"/>
        <w:tblLook w:val="04A0" w:firstRow="1" w:lastRow="0" w:firstColumn="1" w:lastColumn="0" w:noHBand="0" w:noVBand="1"/>
      </w:tblPr>
      <w:tblGrid>
        <w:gridCol w:w="1219"/>
        <w:gridCol w:w="514"/>
        <w:gridCol w:w="514"/>
        <w:gridCol w:w="514"/>
        <w:gridCol w:w="514"/>
        <w:gridCol w:w="513"/>
        <w:gridCol w:w="513"/>
        <w:gridCol w:w="513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512"/>
        <w:gridCol w:w="1110"/>
      </w:tblGrid>
      <w:tr w:rsidR="00F51E3D" w:rsidRPr="008554B6" w:rsidTr="00AB6EF3">
        <w:trPr>
          <w:trHeight w:val="300"/>
          <w:jc w:val="center"/>
        </w:trPr>
        <w:tc>
          <w:tcPr>
            <w:tcW w:w="1219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Responden</w:t>
            </w:r>
          </w:p>
        </w:tc>
        <w:tc>
          <w:tcPr>
            <w:tcW w:w="11275" w:type="dxa"/>
            <w:gridSpan w:val="2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Butir Angket</w:t>
            </w:r>
          </w:p>
        </w:tc>
        <w:tc>
          <w:tcPr>
            <w:tcW w:w="111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JML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5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111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3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3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3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5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1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4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2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0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7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5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9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5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6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7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8</w:t>
            </w:r>
          </w:p>
        </w:tc>
      </w:tr>
      <w:tr w:rsidR="00F51E3D" w:rsidRPr="008554B6" w:rsidTr="00AB6EF3">
        <w:trPr>
          <w:trHeight w:val="300"/>
          <w:jc w:val="center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Pr="008554B6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8554B6">
              <w:rPr>
                <w:rFonts w:ascii="Calibri" w:eastAsia="Times New Roman" w:hAnsi="Calibri" w:cs="Calibri"/>
                <w:color w:val="000000"/>
                <w:lang w:eastAsia="id-ID"/>
              </w:rPr>
              <w:t>78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</w:t>
            </w:r>
          </w:p>
        </w:tc>
        <w:tc>
          <w:tcPr>
            <w:tcW w:w="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Default="00F51E3D" w:rsidP="00AB6EF3">
            <w:pPr>
              <w:spacing w:after="0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F51E3D" w:rsidRDefault="00F51E3D" w:rsidP="00AB6EF3">
            <w:pPr>
              <w:spacing w:after="0" w:line="276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1</w:t>
            </w: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  <w:sectPr w:rsidR="00F51E3D" w:rsidSect="00AB6EF3">
          <w:pgSz w:w="16838" w:h="11906" w:orient="landscape" w:code="9"/>
          <w:pgMar w:top="1418" w:right="1418" w:bottom="1418" w:left="1701" w:header="709" w:footer="709" w:gutter="0"/>
          <w:cols w:space="708"/>
          <w:docGrid w:linePitch="360"/>
        </w:sect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Hasil Uji Validitas Angket Hambatan  Belajar Eksternal</w:t>
      </w: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tbl>
      <w:tblPr>
        <w:tblW w:w="5320" w:type="dxa"/>
        <w:jc w:val="center"/>
        <w:tblLook w:val="04A0" w:firstRow="1" w:lastRow="0" w:firstColumn="1" w:lastColumn="0" w:noHBand="0" w:noVBand="1"/>
      </w:tblPr>
      <w:tblGrid>
        <w:gridCol w:w="1560"/>
        <w:gridCol w:w="960"/>
        <w:gridCol w:w="960"/>
        <w:gridCol w:w="1840"/>
      </w:tblGrid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1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1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1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Pr="002B0B7E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Hasil Uji Validitas Angket Hambatan Belajar Internal</w:t>
      </w:r>
    </w:p>
    <w:p w:rsidR="00F51E3D" w:rsidRPr="00203AC4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tbl>
      <w:tblPr>
        <w:tblW w:w="5320" w:type="dxa"/>
        <w:jc w:val="center"/>
        <w:tblLook w:val="04A0" w:firstRow="1" w:lastRow="0" w:firstColumn="1" w:lastColumn="0" w:noHBand="0" w:noVBand="1"/>
      </w:tblPr>
      <w:tblGrid>
        <w:gridCol w:w="1560"/>
        <w:gridCol w:w="960"/>
        <w:gridCol w:w="960"/>
        <w:gridCol w:w="1840"/>
      </w:tblGrid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-0,0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6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6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-0,2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0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6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Hasil Uji Validitas Angket Motivasi Belajar</w:t>
      </w:r>
    </w:p>
    <w:p w:rsidR="00F51E3D" w:rsidRPr="002B0B7E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tbl>
      <w:tblPr>
        <w:tblW w:w="5320" w:type="dxa"/>
        <w:jc w:val="center"/>
        <w:tblLook w:val="04A0" w:firstRow="1" w:lastRow="0" w:firstColumn="1" w:lastColumn="0" w:noHBand="0" w:noVBand="1"/>
      </w:tblPr>
      <w:tblGrid>
        <w:gridCol w:w="1560"/>
        <w:gridCol w:w="960"/>
        <w:gridCol w:w="960"/>
        <w:gridCol w:w="1840"/>
      </w:tblGrid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1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5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1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TIDAK 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3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2B0B7E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4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0,227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2B0B7E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B0B7E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Hasil Uji Reliabilitas Angket Hambatan Belajar Eksternal</w:t>
      </w:r>
    </w:p>
    <w:tbl>
      <w:tblPr>
        <w:tblW w:w="5440" w:type="dxa"/>
        <w:jc w:val="center"/>
        <w:tblLook w:val="04A0" w:firstRow="1" w:lastRow="0" w:firstColumn="1" w:lastColumn="0" w:noHBand="0" w:noVBand="1"/>
      </w:tblPr>
      <w:tblGrid>
        <w:gridCol w:w="1560"/>
        <w:gridCol w:w="1080"/>
        <w:gridCol w:w="960"/>
        <w:gridCol w:w="1840"/>
      </w:tblGrid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</w:rPr>
      </w:pPr>
      <w:r w:rsidRPr="0090496F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 wp14:anchorId="6B5F5974" wp14:editId="43F7A968">
            <wp:extent cx="4752975" cy="2828925"/>
            <wp:effectExtent l="0" t="0" r="9525" b="9525"/>
            <wp:docPr id="73" name="Picture 73" descr="D:\3-Bismillah Skripsi\bab 4\Analisis Data\Gambar Uji Fix\2-reliabilitas Hambatan Ekster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3-Bismillah Skripsi\bab 4\Analisis Data\Gambar Uji Fix\2-reliabilitas Hambatan Eksternal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2975" cy="282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Pr="00D65F13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Hasil Uji Reliabilitas Angket Hambatan Belajar Internal</w:t>
      </w:r>
    </w:p>
    <w:tbl>
      <w:tblPr>
        <w:tblW w:w="6640" w:type="dxa"/>
        <w:jc w:val="center"/>
        <w:tblLook w:val="04A0" w:firstRow="1" w:lastRow="0" w:firstColumn="1" w:lastColumn="0" w:noHBand="0" w:noVBand="1"/>
      </w:tblPr>
      <w:tblGrid>
        <w:gridCol w:w="1660"/>
        <w:gridCol w:w="1660"/>
        <w:gridCol w:w="1660"/>
        <w:gridCol w:w="1660"/>
      </w:tblGrid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7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3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63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7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6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9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7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9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5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6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59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4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42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7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4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4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957A13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34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957A13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57A13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pStyle w:val="ListParagraph"/>
        <w:spacing w:after="0" w:line="480" w:lineRule="auto"/>
        <w:ind w:left="0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</w:rPr>
      </w:pPr>
      <w:r w:rsidRPr="0090496F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 wp14:anchorId="0F2AD4C6" wp14:editId="7931692C">
            <wp:extent cx="5276850" cy="2771775"/>
            <wp:effectExtent l="0" t="0" r="0" b="9525"/>
            <wp:docPr id="74" name="Picture 74" descr="D:\3-Bismillah Skripsi\bab 4\Analisis Data\Gambar Uji Fix\2-reliabilitas Hambatan Inter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3-Bismillah Skripsi\bab 4\Analisis Data\Gambar Uji Fix\2-reliabilitas Hambatan Internal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2771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0" w:firstLine="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Hasil Uji Reliabilitas Angket Motivasi  Belajar </w:t>
      </w:r>
    </w:p>
    <w:tbl>
      <w:tblPr>
        <w:tblW w:w="6640" w:type="dxa"/>
        <w:jc w:val="center"/>
        <w:tblLook w:val="04A0" w:firstRow="1" w:lastRow="0" w:firstColumn="1" w:lastColumn="0" w:noHBand="0" w:noVBand="1"/>
      </w:tblPr>
      <w:tblGrid>
        <w:gridCol w:w="1660"/>
        <w:gridCol w:w="1660"/>
        <w:gridCol w:w="1660"/>
        <w:gridCol w:w="1660"/>
      </w:tblGrid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Pertanyaan KE-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r- hitung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r-tabel</w:t>
            </w:r>
          </w:p>
        </w:tc>
        <w:tc>
          <w:tcPr>
            <w:tcW w:w="1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keputusan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53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53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5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58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37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9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51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9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8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3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5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39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06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1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7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88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  <w:tr w:rsidR="00F51E3D" w:rsidRPr="00505C48" w:rsidTr="00AB6EF3">
        <w:trPr>
          <w:trHeight w:val="300"/>
          <w:jc w:val="center"/>
        </w:trPr>
        <w:tc>
          <w:tcPr>
            <w:tcW w:w="16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485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0,220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505C48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505C48">
              <w:rPr>
                <w:rFonts w:ascii="Calibri" w:eastAsia="Times New Roman" w:hAnsi="Calibri" w:cs="Calibri"/>
                <w:color w:val="000000"/>
                <w:lang w:eastAsia="id-ID"/>
              </w:rPr>
              <w:t>VALID</w:t>
            </w:r>
          </w:p>
        </w:tc>
      </w:tr>
    </w:tbl>
    <w:p w:rsidR="00F51E3D" w:rsidRDefault="00F51E3D" w:rsidP="00F51E3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9063E0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 wp14:anchorId="779CB47E" wp14:editId="51C53B2F">
            <wp:extent cx="5229225" cy="2781300"/>
            <wp:effectExtent l="0" t="0" r="9525" b="0"/>
            <wp:docPr id="75" name="Picture 75" descr="D:\3-Bismillah Skripsi\bab 4\Analisis Data\Gambar Uji Fix\2-reliabilitas Motivasi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-Bismillah Skripsi\bab 4\Analisis Data\Gambar Uji Fix\2-reliabilitas Motivasi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9225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  <w:sectPr w:rsidR="00F51E3D" w:rsidSect="00AB6EF3">
          <w:pgSz w:w="11906" w:h="16838" w:code="9"/>
          <w:pgMar w:top="1418" w:right="1418" w:bottom="1701" w:left="1418" w:header="709" w:footer="709" w:gutter="0"/>
          <w:cols w:space="708"/>
          <w:docGrid w:linePitch="360"/>
        </w:sectPr>
      </w:pPr>
    </w:p>
    <w:p w:rsidR="00F51E3D" w:rsidRPr="009B3A7A" w:rsidRDefault="00F51E3D" w:rsidP="00BA6FFD">
      <w:pPr>
        <w:pStyle w:val="ListParagraph"/>
        <w:numPr>
          <w:ilvl w:val="0"/>
          <w:numId w:val="37"/>
        </w:numPr>
        <w:spacing w:after="0" w:line="480" w:lineRule="auto"/>
        <w:ind w:left="284" w:hanging="284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Hasil Uji Normalitas Data</w:t>
      </w:r>
    </w:p>
    <w:tbl>
      <w:tblPr>
        <w:tblW w:w="12080" w:type="dxa"/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960"/>
        <w:gridCol w:w="960"/>
        <w:gridCol w:w="960"/>
        <w:gridCol w:w="960"/>
        <w:gridCol w:w="960"/>
        <w:gridCol w:w="960"/>
        <w:gridCol w:w="1360"/>
        <w:gridCol w:w="1360"/>
      </w:tblGrid>
      <w:tr w:rsidR="00F51E3D" w:rsidRPr="00122F2C" w:rsidTr="00AB6EF3">
        <w:trPr>
          <w:trHeight w:val="300"/>
        </w:trPr>
        <w:tc>
          <w:tcPr>
            <w:tcW w:w="360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Nilai UAS SISWA KELAS VIII A</w:t>
            </w:r>
            <w:r>
              <w:rPr>
                <w:rFonts w:ascii="Calibri" w:eastAsia="Times New Roman" w:hAnsi="Calibri" w:cs="Calibri"/>
                <w:color w:val="000000"/>
                <w:lang w:eastAsia="id-ID"/>
              </w:rPr>
              <w:t>,</w:t>
            </w: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B DAN 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Membuat tabel distribusi frekuensi 6 interval</w:t>
            </w: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1.</w:t>
            </w:r>
          </w:p>
        </w:tc>
        <w:tc>
          <w:tcPr>
            <w:tcW w:w="36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mencari nilai X max dan X min</w:t>
            </w:r>
          </w:p>
        </w:tc>
      </w:tr>
      <w:tr w:rsidR="00F51E3D" w:rsidRPr="00122F2C" w:rsidTr="00AB6EF3">
        <w:trPr>
          <w:trHeight w:val="6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X max  =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X min  =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2. </w:t>
            </w:r>
          </w:p>
        </w:tc>
        <w:tc>
          <w:tcPr>
            <w:tcW w:w="23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rentang data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rentang =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3.</w:t>
            </w:r>
          </w:p>
        </w:tc>
        <w:tc>
          <w:tcPr>
            <w:tcW w:w="23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selisis interval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P  =</w:t>
            </w:r>
          </w:p>
        </w:tc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,333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PILIH 6 ATAU 7</w:t>
            </w: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P  =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000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22F2C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  <w:tr w:rsidR="00F51E3D" w:rsidRPr="00122F2C" w:rsidTr="00AB6EF3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51E3D" w:rsidRPr="00122F2C" w:rsidRDefault="00F51E3D" w:rsidP="00AB6E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id-ID"/>
              </w:rPr>
            </w:pPr>
          </w:p>
        </w:tc>
      </w:tr>
    </w:tbl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rPr>
          <w:rFonts w:ascii="Times New Roman" w:hAnsi="Times New Roman" w:cs="Times New Roman"/>
          <w:sz w:val="24"/>
        </w:rPr>
      </w:pPr>
    </w:p>
    <w:tbl>
      <w:tblPr>
        <w:tblW w:w="13560" w:type="dxa"/>
        <w:tblInd w:w="-5" w:type="dxa"/>
        <w:tblLook w:val="04A0" w:firstRow="1" w:lastRow="0" w:firstColumn="1" w:lastColumn="0" w:noHBand="0" w:noVBand="1"/>
      </w:tblPr>
      <w:tblGrid>
        <w:gridCol w:w="1240"/>
        <w:gridCol w:w="1340"/>
        <w:gridCol w:w="1081"/>
        <w:gridCol w:w="840"/>
        <w:gridCol w:w="840"/>
        <w:gridCol w:w="840"/>
        <w:gridCol w:w="840"/>
        <w:gridCol w:w="1260"/>
        <w:gridCol w:w="1220"/>
        <w:gridCol w:w="1640"/>
        <w:gridCol w:w="1480"/>
        <w:gridCol w:w="960"/>
      </w:tblGrid>
      <w:tr w:rsidR="00F51E3D" w:rsidRPr="0017780D" w:rsidTr="00AB6EF3">
        <w:trPr>
          <w:trHeight w:val="300"/>
        </w:trPr>
        <w:tc>
          <w:tcPr>
            <w:tcW w:w="25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INTERVAL</w:t>
            </w:r>
          </w:p>
        </w:tc>
        <w:tc>
          <w:tcPr>
            <w:tcW w:w="10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Frekuensi (f₀)</w:t>
            </w:r>
          </w:p>
        </w:tc>
        <w:tc>
          <w:tcPr>
            <w:tcW w:w="16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Kelas</w:t>
            </w:r>
          </w:p>
        </w:tc>
        <w:tc>
          <w:tcPr>
            <w:tcW w:w="16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FF"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Nilai Z</w:t>
            </w:r>
          </w:p>
        </w:tc>
        <w:tc>
          <w:tcPr>
            <w:tcW w:w="24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Luas 0 </w:t>
            </w:r>
            <w:r w:rsidR="00420D53">
              <w:rPr>
                <w:rFonts w:ascii="Calibri" w:eastAsia="Times New Roman" w:hAnsi="Calibri" w:cs="Calibri"/>
                <w:color w:val="000000"/>
                <w:lang w:eastAsia="id-ID"/>
              </w:rPr>
              <w:t>–</w:t>
            </w: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Z  (lihat tabel z)</w:t>
            </w:r>
          </w:p>
        </w:tc>
        <w:tc>
          <w:tcPr>
            <w:tcW w:w="16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Luas tiap Kelas Interval</w:t>
            </w:r>
          </w:p>
        </w:tc>
        <w:tc>
          <w:tcPr>
            <w:tcW w:w="14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Frekuensi yang  diharapkan (f</w:t>
            </w:r>
            <w:r w:rsidRPr="0017780D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id-ID"/>
              </w:rPr>
              <w:t>h</w:t>
            </w: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)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u w:val="single"/>
                <w:lang w:eastAsia="id-ID"/>
              </w:rPr>
              <w:t>(f</w:t>
            </w:r>
            <w:r w:rsidRPr="0017780D">
              <w:rPr>
                <w:rFonts w:ascii="Calibri" w:eastAsia="Times New Roman" w:hAnsi="Calibri" w:cs="Calibri"/>
                <w:color w:val="000000"/>
                <w:sz w:val="12"/>
                <w:szCs w:val="12"/>
                <w:u w:val="single"/>
                <w:lang w:eastAsia="id-ID"/>
              </w:rPr>
              <w:t>0</w:t>
            </w:r>
            <w:r w:rsidRPr="0017780D">
              <w:rPr>
                <w:rFonts w:ascii="Calibri" w:eastAsia="Times New Roman" w:hAnsi="Calibri" w:cs="Calibri"/>
                <w:color w:val="000000"/>
                <w:u w:val="single"/>
                <w:lang w:eastAsia="id-ID"/>
              </w:rPr>
              <w:t xml:space="preserve"> </w:t>
            </w:r>
            <w:r w:rsidR="00420D53">
              <w:rPr>
                <w:rFonts w:ascii="Calibri" w:eastAsia="Times New Roman" w:hAnsi="Calibri" w:cs="Calibri"/>
                <w:color w:val="000000"/>
                <w:u w:val="single"/>
                <w:lang w:eastAsia="id-ID"/>
              </w:rPr>
              <w:t>–</w:t>
            </w:r>
            <w:r w:rsidRPr="0017780D">
              <w:rPr>
                <w:rFonts w:ascii="Calibri" w:eastAsia="Times New Roman" w:hAnsi="Calibri" w:cs="Calibri"/>
                <w:color w:val="000000"/>
                <w:u w:val="single"/>
                <w:lang w:eastAsia="id-ID"/>
              </w:rPr>
              <w:t xml:space="preserve"> f</w:t>
            </w:r>
            <w:r w:rsidRPr="0017780D">
              <w:rPr>
                <w:rFonts w:ascii="Calibri" w:eastAsia="Times New Roman" w:hAnsi="Calibri" w:cs="Calibri"/>
                <w:color w:val="000000"/>
                <w:sz w:val="12"/>
                <w:szCs w:val="12"/>
                <w:u w:val="single"/>
                <w:lang w:eastAsia="id-ID"/>
              </w:rPr>
              <w:t>h</w:t>
            </w:r>
            <w:r w:rsidRPr="0017780D">
              <w:rPr>
                <w:rFonts w:ascii="Calibri" w:eastAsia="Times New Roman" w:hAnsi="Calibri" w:cs="Calibri"/>
                <w:color w:val="000000"/>
                <w:u w:val="single"/>
                <w:lang w:eastAsia="id-ID"/>
              </w:rPr>
              <w:t>)²</w:t>
            </w: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  f</w:t>
            </w:r>
            <w:r w:rsidRPr="0017780D">
              <w:rPr>
                <w:rFonts w:ascii="Calibri" w:eastAsia="Times New Roman" w:hAnsi="Calibri" w:cs="Calibri"/>
                <w:color w:val="000000"/>
                <w:sz w:val="12"/>
                <w:szCs w:val="12"/>
                <w:lang w:eastAsia="id-ID"/>
              </w:rPr>
              <w:t>h</w:t>
            </w:r>
          </w:p>
        </w:tc>
      </w:tr>
      <w:tr w:rsidR="00F51E3D" w:rsidRPr="0017780D" w:rsidTr="00AB6EF3">
        <w:trPr>
          <w:trHeight w:val="6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Bawah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Atas</w:t>
            </w:r>
          </w:p>
        </w:tc>
        <w:tc>
          <w:tcPr>
            <w:tcW w:w="10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Bawah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Atas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Bawah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Ata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Bawah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Batas Atas</w:t>
            </w:r>
          </w:p>
        </w:tc>
        <w:tc>
          <w:tcPr>
            <w:tcW w:w="16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14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37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44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-1,55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-0,7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39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270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16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3,1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3,516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44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1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-0,747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270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24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29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2,9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39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1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8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61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8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24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305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28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1,9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392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8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5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868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,6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30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53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14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1,4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22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5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2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,676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,48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5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93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4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3,1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,475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3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2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9,500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2,483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3,29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9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500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00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0,476</w:t>
            </w:r>
          </w:p>
        </w:tc>
      </w:tr>
      <w:tr w:rsidR="00F51E3D" w:rsidRPr="0017780D" w:rsidTr="00AB6EF3">
        <w:trPr>
          <w:trHeight w:val="300"/>
        </w:trPr>
        <w:tc>
          <w:tcPr>
            <w:tcW w:w="25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JUMLAH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78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χ²=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6,920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Rata-rata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0,9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St. Devisiasi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8,66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25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Derajat Kebebasa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29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taraf signifikansi 5%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dk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9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banyak kelas </w:t>
            </w:r>
            <w:r w:rsidR="00420D53">
              <w:rPr>
                <w:rFonts w:ascii="Calibri" w:eastAsia="Times New Roman" w:hAnsi="Calibri" w:cs="Calibri"/>
                <w:color w:val="000000"/>
                <w:lang w:eastAsia="id-ID"/>
              </w:rPr>
              <w:t>–</w:t>
            </w: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1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χ²=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χ² </w:t>
            </w:r>
            <w:r w:rsidRPr="0017780D">
              <w:rPr>
                <w:rFonts w:ascii="Calibri" w:eastAsia="Times New Roman" w:hAnsi="Calibri" w:cs="Calibri"/>
                <w:color w:val="000000"/>
                <w:sz w:val="14"/>
                <w:szCs w:val="14"/>
                <w:lang w:eastAsia="id-ID"/>
              </w:rPr>
              <w:t>(1-0,05)(3)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(6) </w:t>
            </w:r>
            <w:r w:rsidR="00420D53">
              <w:rPr>
                <w:rFonts w:ascii="Calibri" w:eastAsia="Times New Roman" w:hAnsi="Calibri" w:cs="Calibri"/>
                <w:color w:val="000000"/>
                <w:lang w:eastAsia="id-ID"/>
              </w:rPr>
              <w:t>–</w:t>
            </w: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1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χ²</w:t>
            </w:r>
            <w:r w:rsidRPr="0017780D">
              <w:rPr>
                <w:rFonts w:ascii="Calibri" w:eastAsia="Times New Roman" w:hAnsi="Calibri" w:cs="Calibri"/>
                <w:color w:val="000000"/>
                <w:sz w:val="14"/>
                <w:szCs w:val="14"/>
                <w:lang w:eastAsia="id-ID"/>
              </w:rPr>
              <w:t>(0,95)(3)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  <w:tr w:rsidR="00F51E3D" w:rsidRPr="0017780D" w:rsidTr="00AB6EF3">
        <w:trPr>
          <w:trHeight w:val="30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8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=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11,07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F51E3D" w:rsidRPr="0017780D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7780D">
              <w:rPr>
                <w:rFonts w:ascii="Calibri" w:eastAsia="Times New Roman" w:hAnsi="Calibri" w:cs="Calibri"/>
                <w:color w:val="000000"/>
                <w:lang w:eastAsia="id-ID"/>
              </w:rPr>
              <w:t> </w:t>
            </w:r>
          </w:p>
        </w:tc>
      </w:tr>
    </w:tbl>
    <w:p w:rsidR="00F51E3D" w:rsidRPr="00122F2C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215"/>
        </w:tabs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</w:p>
    <w:p w:rsidR="00F51E3D" w:rsidRDefault="00F51E3D" w:rsidP="00F51E3D">
      <w:pPr>
        <w:tabs>
          <w:tab w:val="left" w:pos="1215"/>
        </w:tabs>
        <w:rPr>
          <w:rFonts w:ascii="Times New Roman" w:hAnsi="Times New Roman" w:cs="Times New Roman"/>
          <w:sz w:val="24"/>
        </w:rPr>
      </w:pPr>
    </w:p>
    <w:p w:rsidR="00F51E3D" w:rsidRPr="00122F2C" w:rsidRDefault="00F51E3D" w:rsidP="00F51E3D">
      <w:pPr>
        <w:tabs>
          <w:tab w:val="left" w:pos="1215"/>
        </w:tabs>
        <w:rPr>
          <w:rFonts w:ascii="Times New Roman" w:hAnsi="Times New Roman" w:cs="Times New Roman"/>
          <w:sz w:val="24"/>
        </w:rPr>
        <w:sectPr w:rsidR="00F51E3D" w:rsidRPr="00122F2C" w:rsidSect="00AB6EF3">
          <w:pgSz w:w="16838" w:h="11906" w:orient="landscape" w:code="9"/>
          <w:pgMar w:top="1418" w:right="1418" w:bottom="1418" w:left="1701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tab/>
      </w:r>
    </w:p>
    <w:p w:rsidR="00F51E3D" w:rsidRDefault="00F51E3D" w:rsidP="00BA6FFD">
      <w:pPr>
        <w:pStyle w:val="ListParagraph"/>
        <w:numPr>
          <w:ilvl w:val="0"/>
          <w:numId w:val="37"/>
        </w:numPr>
        <w:spacing w:after="0" w:line="240" w:lineRule="auto"/>
        <w:ind w:left="1418" w:hanging="1418"/>
        <w:rPr>
          <w:rFonts w:ascii="Times New Roman" w:hAnsi="Times New Roman" w:cs="Times New Roman"/>
          <w:b/>
          <w:sz w:val="24"/>
        </w:rPr>
      </w:pPr>
      <w:r w:rsidRPr="009B3A7A">
        <w:rPr>
          <w:rFonts w:ascii="Times New Roman" w:hAnsi="Times New Roman" w:cs="Times New Roman"/>
          <w:b/>
          <w:sz w:val="24"/>
        </w:rPr>
        <w:lastRenderedPageBreak/>
        <w:t>Hasil Uji Linieritas Hambatan Belajar terhadap Prestasi Belajar Matematika</w:t>
      </w:r>
    </w:p>
    <w:p w:rsidR="00F51E3D" w:rsidRDefault="00F51E3D" w:rsidP="00F51E3D">
      <w:pPr>
        <w:pStyle w:val="ListParagraph"/>
        <w:spacing w:after="0" w:line="24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Pr="009B3A7A" w:rsidRDefault="00F51E3D" w:rsidP="00F51E3D">
      <w:pPr>
        <w:pStyle w:val="ListParagraph"/>
        <w:spacing w:after="0" w:line="240" w:lineRule="auto"/>
        <w:ind w:left="284"/>
        <w:rPr>
          <w:rFonts w:ascii="Times New Roman" w:hAnsi="Times New Roman" w:cs="Times New Roman"/>
          <w:b/>
          <w:sz w:val="24"/>
        </w:rPr>
      </w:pPr>
    </w:p>
    <w:p w:rsidR="00F51E3D" w:rsidRPr="00EB7BAA" w:rsidRDefault="00F51E3D" w:rsidP="00F51E3D">
      <w:pPr>
        <w:tabs>
          <w:tab w:val="left" w:pos="1725"/>
        </w:tabs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Means</w:t>
      </w:r>
      <w:r>
        <w:rPr>
          <w:rFonts w:ascii="Arial" w:hAnsi="Arial" w:cs="Arial"/>
          <w:b/>
          <w:bCs/>
          <w:sz w:val="26"/>
          <w:szCs w:val="26"/>
        </w:rPr>
        <w:tab/>
      </w:r>
    </w:p>
    <w:tbl>
      <w:tblPr>
        <w:tblW w:w="82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00"/>
        <w:gridCol w:w="1027"/>
        <w:gridCol w:w="1027"/>
        <w:gridCol w:w="1027"/>
        <w:gridCol w:w="1027"/>
        <w:gridCol w:w="1027"/>
        <w:gridCol w:w="1027"/>
      </w:tblGrid>
      <w:tr w:rsidR="00F51E3D" w:rsidTr="00AB6EF3">
        <w:trPr>
          <w:cantSplit/>
        </w:trPr>
        <w:tc>
          <w:tcPr>
            <w:tcW w:w="826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F51E3D" w:rsidTr="00AB6EF3">
        <w:trPr>
          <w:cantSplit/>
        </w:trPr>
        <w:tc>
          <w:tcPr>
            <w:tcW w:w="209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6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</w:tr>
      <w:tr w:rsidR="00F51E3D" w:rsidTr="00AB6EF3">
        <w:trPr>
          <w:cantSplit/>
        </w:trPr>
        <w:tc>
          <w:tcPr>
            <w:tcW w:w="209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205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Included</w:t>
            </w:r>
          </w:p>
        </w:tc>
        <w:tc>
          <w:tcPr>
            <w:tcW w:w="205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</w:p>
        </w:tc>
        <w:tc>
          <w:tcPr>
            <w:tcW w:w="205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F51E3D" w:rsidTr="00AB6EF3">
        <w:trPr>
          <w:cantSplit/>
        </w:trPr>
        <w:tc>
          <w:tcPr>
            <w:tcW w:w="2099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</w:tr>
      <w:tr w:rsidR="00F51E3D" w:rsidTr="00AB6EF3">
        <w:trPr>
          <w:cantSplit/>
        </w:trPr>
        <w:tc>
          <w:tcPr>
            <w:tcW w:w="20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 * Hambatan</w:t>
            </w:r>
          </w:p>
        </w:tc>
        <w:tc>
          <w:tcPr>
            <w:tcW w:w="1027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,0%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,0%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,0%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471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91"/>
        <w:gridCol w:w="1035"/>
        <w:gridCol w:w="1035"/>
        <w:gridCol w:w="1453"/>
      </w:tblGrid>
      <w:tr w:rsidR="00F51E3D" w:rsidTr="00AB6EF3">
        <w:trPr>
          <w:cantSplit/>
        </w:trPr>
        <w:tc>
          <w:tcPr>
            <w:tcW w:w="471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6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port</w:t>
            </w:r>
          </w:p>
        </w:tc>
      </w:tr>
      <w:tr w:rsidR="00F51E3D" w:rsidTr="00AB6EF3">
        <w:trPr>
          <w:cantSplit/>
        </w:trPr>
        <w:tc>
          <w:tcPr>
            <w:tcW w:w="471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Prestasi  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6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6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5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6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9</w:t>
            </w:r>
          </w:p>
        </w:tc>
        <w:tc>
          <w:tcPr>
            <w:tcW w:w="103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00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34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8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0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243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,071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2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828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8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314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,5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475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718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,67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327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67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155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4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649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7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,899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5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605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5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9,5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000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6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888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314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7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243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7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3,33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,055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58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485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9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414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9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0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0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67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083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1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2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828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2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0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314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4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4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0,67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033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5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7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,071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6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119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6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3</w:t>
            </w:r>
          </w:p>
        </w:tc>
        <w:tc>
          <w:tcPr>
            <w:tcW w:w="103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45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6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743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50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53"/>
        <w:gridCol w:w="1701"/>
        <w:gridCol w:w="2253"/>
        <w:gridCol w:w="1471"/>
        <w:gridCol w:w="1026"/>
      </w:tblGrid>
      <w:tr w:rsidR="00F51E3D" w:rsidTr="00AB6EF3">
        <w:trPr>
          <w:cantSplit/>
        </w:trPr>
        <w:tc>
          <w:tcPr>
            <w:tcW w:w="850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6005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</w:tr>
      <w:tr w:rsidR="00F51E3D" w:rsidTr="00AB6EF3">
        <w:trPr>
          <w:cantSplit/>
        </w:trPr>
        <w:tc>
          <w:tcPr>
            <w:tcW w:w="205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Hambatan</w:t>
            </w:r>
          </w:p>
        </w:tc>
        <w:tc>
          <w:tcPr>
            <w:tcW w:w="170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252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47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119,415</w:t>
            </w:r>
          </w:p>
        </w:tc>
        <w:tc>
          <w:tcPr>
            <w:tcW w:w="102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</w:t>
            </w:r>
          </w:p>
        </w:tc>
      </w:tr>
      <w:tr w:rsidR="00F51E3D" w:rsidTr="00AB6EF3">
        <w:trPr>
          <w:cantSplit/>
        </w:trPr>
        <w:tc>
          <w:tcPr>
            <w:tcW w:w="205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0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2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47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5,883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F51E3D" w:rsidTr="00AB6EF3">
        <w:trPr>
          <w:cantSplit/>
        </w:trPr>
        <w:tc>
          <w:tcPr>
            <w:tcW w:w="205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0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2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47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753,532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</w:t>
            </w:r>
          </w:p>
        </w:tc>
      </w:tr>
      <w:tr w:rsidR="00F51E3D" w:rsidTr="00AB6EF3">
        <w:trPr>
          <w:cantSplit/>
        </w:trPr>
        <w:tc>
          <w:tcPr>
            <w:tcW w:w="205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3952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470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766,533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</w:t>
            </w:r>
          </w:p>
        </w:tc>
      </w:tr>
      <w:tr w:rsidR="00F51E3D" w:rsidTr="00AB6EF3">
        <w:trPr>
          <w:cantSplit/>
        </w:trPr>
        <w:tc>
          <w:tcPr>
            <w:tcW w:w="205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3952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5"/>
        <w:gridCol w:w="1817"/>
        <w:gridCol w:w="2408"/>
        <w:gridCol w:w="1506"/>
        <w:gridCol w:w="1097"/>
      </w:tblGrid>
      <w:tr w:rsidR="00F51E3D" w:rsidTr="00AB6EF3">
        <w:trPr>
          <w:cantSplit/>
        </w:trPr>
        <w:tc>
          <w:tcPr>
            <w:tcW w:w="90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6418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9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</w:tr>
      <w:tr w:rsidR="00F51E3D" w:rsidTr="00AB6EF3">
        <w:trPr>
          <w:cantSplit/>
        </w:trPr>
        <w:tc>
          <w:tcPr>
            <w:tcW w:w="2194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Hambatan</w:t>
            </w:r>
          </w:p>
        </w:tc>
        <w:tc>
          <w:tcPr>
            <w:tcW w:w="1817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40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50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4,309</w:t>
            </w:r>
          </w:p>
        </w:tc>
        <w:tc>
          <w:tcPr>
            <w:tcW w:w="109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219</w:t>
            </w:r>
          </w:p>
        </w:tc>
      </w:tr>
      <w:tr w:rsidR="00F51E3D" w:rsidTr="00AB6EF3">
        <w:trPr>
          <w:cantSplit/>
        </w:trPr>
        <w:tc>
          <w:tcPr>
            <w:tcW w:w="219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0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50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5,883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290</w:t>
            </w:r>
          </w:p>
        </w:tc>
      </w:tr>
      <w:tr w:rsidR="00F51E3D" w:rsidTr="00AB6EF3">
        <w:trPr>
          <w:cantSplit/>
        </w:trPr>
        <w:tc>
          <w:tcPr>
            <w:tcW w:w="219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17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0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50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6,487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106</w:t>
            </w:r>
          </w:p>
        </w:tc>
      </w:tr>
      <w:tr w:rsidR="00F51E3D" w:rsidTr="00AB6EF3">
        <w:trPr>
          <w:cantSplit/>
        </w:trPr>
        <w:tc>
          <w:tcPr>
            <w:tcW w:w="219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4224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50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9,163</w:t>
            </w: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219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24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50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635"/>
        <w:gridCol w:w="2182"/>
        <w:gridCol w:w="2889"/>
        <w:gridCol w:w="1317"/>
      </w:tblGrid>
      <w:tr w:rsidR="00F51E3D" w:rsidTr="00AB6EF3">
        <w:trPr>
          <w:cantSplit/>
        </w:trPr>
        <w:tc>
          <w:tcPr>
            <w:tcW w:w="902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7705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7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2634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Hambatan</w:t>
            </w:r>
          </w:p>
        </w:tc>
        <w:tc>
          <w:tcPr>
            <w:tcW w:w="2182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88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31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69</w:t>
            </w:r>
          </w:p>
        </w:tc>
      </w:tr>
      <w:tr w:rsidR="00F51E3D" w:rsidTr="00AB6EF3">
        <w:trPr>
          <w:cantSplit/>
        </w:trPr>
        <w:tc>
          <w:tcPr>
            <w:tcW w:w="26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18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88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31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</w:tr>
      <w:tr w:rsidR="00F51E3D" w:rsidTr="00AB6EF3">
        <w:trPr>
          <w:cantSplit/>
        </w:trPr>
        <w:tc>
          <w:tcPr>
            <w:tcW w:w="26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182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889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31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77</w:t>
            </w:r>
          </w:p>
        </w:tc>
      </w:tr>
      <w:tr w:rsidR="00F51E3D" w:rsidTr="00AB6EF3">
        <w:trPr>
          <w:cantSplit/>
        </w:trPr>
        <w:tc>
          <w:tcPr>
            <w:tcW w:w="26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071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317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2634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71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31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6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60"/>
        <w:gridCol w:w="1029"/>
        <w:gridCol w:w="1199"/>
        <w:gridCol w:w="1029"/>
        <w:gridCol w:w="1338"/>
      </w:tblGrid>
      <w:tr w:rsidR="00F51E3D" w:rsidTr="00AB6EF3">
        <w:trPr>
          <w:cantSplit/>
        </w:trPr>
        <w:tc>
          <w:tcPr>
            <w:tcW w:w="665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easures of Association</w:t>
            </w:r>
          </w:p>
        </w:tc>
      </w:tr>
      <w:tr w:rsidR="00F51E3D" w:rsidTr="00AB6EF3">
        <w:trPr>
          <w:cantSplit/>
        </w:trPr>
        <w:tc>
          <w:tcPr>
            <w:tcW w:w="205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19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d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ta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ta Squared</w:t>
            </w:r>
          </w:p>
        </w:tc>
      </w:tr>
      <w:tr w:rsidR="00F51E3D" w:rsidTr="00AB6EF3">
        <w:trPr>
          <w:cantSplit/>
        </w:trPr>
        <w:tc>
          <w:tcPr>
            <w:tcW w:w="205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Hambatan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119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728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</w:p>
        </w:tc>
      </w:tr>
    </w:tbl>
    <w:p w:rsidR="00F51E3D" w:rsidRDefault="00F51E3D" w:rsidP="00BA6FFD">
      <w:pPr>
        <w:pStyle w:val="ListParagraph"/>
        <w:numPr>
          <w:ilvl w:val="0"/>
          <w:numId w:val="37"/>
        </w:numPr>
        <w:spacing w:after="0" w:line="240" w:lineRule="auto"/>
        <w:ind w:left="1418" w:hanging="1418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Hasil Uji Linieritas Motivasi Belajr terhadap Prestasi Belajar Matematika</w:t>
      </w:r>
    </w:p>
    <w:p w:rsidR="00F51E3D" w:rsidRPr="00203AC4" w:rsidRDefault="00F51E3D" w:rsidP="00F51E3D">
      <w:pPr>
        <w:pStyle w:val="ListParagraph"/>
        <w:spacing w:after="0" w:line="240" w:lineRule="auto"/>
        <w:ind w:left="1418"/>
        <w:rPr>
          <w:rFonts w:ascii="Times New Roman" w:hAnsi="Times New Roman" w:cs="Times New Roman"/>
          <w:b/>
          <w:sz w:val="24"/>
        </w:rPr>
      </w:pPr>
    </w:p>
    <w:p w:rsidR="00F51E3D" w:rsidRPr="00AD4211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Means</w:t>
      </w:r>
    </w:p>
    <w:tbl>
      <w:tblPr>
        <w:tblW w:w="804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86"/>
        <w:gridCol w:w="1028"/>
        <w:gridCol w:w="1027"/>
        <w:gridCol w:w="1027"/>
        <w:gridCol w:w="1027"/>
        <w:gridCol w:w="1027"/>
        <w:gridCol w:w="1027"/>
      </w:tblGrid>
      <w:tr w:rsidR="00F51E3D" w:rsidTr="00AB6EF3">
        <w:trPr>
          <w:cantSplit/>
        </w:trPr>
        <w:tc>
          <w:tcPr>
            <w:tcW w:w="804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F51E3D" w:rsidTr="00AB6EF3">
        <w:trPr>
          <w:cantSplit/>
        </w:trPr>
        <w:tc>
          <w:tcPr>
            <w:tcW w:w="188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6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</w:tr>
      <w:tr w:rsidR="00F51E3D" w:rsidTr="00AB6EF3">
        <w:trPr>
          <w:cantSplit/>
        </w:trPr>
        <w:tc>
          <w:tcPr>
            <w:tcW w:w="188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205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Included</w:t>
            </w:r>
          </w:p>
        </w:tc>
        <w:tc>
          <w:tcPr>
            <w:tcW w:w="205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</w:p>
        </w:tc>
        <w:tc>
          <w:tcPr>
            <w:tcW w:w="2054" w:type="dxa"/>
            <w:gridSpan w:val="2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F51E3D" w:rsidTr="00AB6EF3">
        <w:trPr>
          <w:cantSplit/>
        </w:trPr>
        <w:tc>
          <w:tcPr>
            <w:tcW w:w="1885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</w:tr>
      <w:tr w:rsidR="00F51E3D" w:rsidTr="00AB6EF3">
        <w:trPr>
          <w:cantSplit/>
        </w:trPr>
        <w:tc>
          <w:tcPr>
            <w:tcW w:w="1885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 * Motivasi</w:t>
            </w:r>
          </w:p>
        </w:tc>
        <w:tc>
          <w:tcPr>
            <w:tcW w:w="1027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,0%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0,0%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,0%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450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75"/>
        <w:gridCol w:w="1036"/>
        <w:gridCol w:w="1036"/>
        <w:gridCol w:w="1455"/>
      </w:tblGrid>
      <w:tr w:rsidR="00F51E3D" w:rsidTr="00AB6EF3">
        <w:trPr>
          <w:cantSplit/>
        </w:trPr>
        <w:tc>
          <w:tcPr>
            <w:tcW w:w="4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port</w:t>
            </w:r>
          </w:p>
        </w:tc>
      </w:tr>
      <w:tr w:rsidR="00F51E3D" w:rsidTr="00AB6EF3">
        <w:trPr>
          <w:cantSplit/>
        </w:trPr>
        <w:tc>
          <w:tcPr>
            <w:tcW w:w="4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Prestasi  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03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5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5</w:t>
            </w:r>
          </w:p>
        </w:tc>
        <w:tc>
          <w:tcPr>
            <w:tcW w:w="103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4,00</w:t>
            </w:r>
          </w:p>
        </w:tc>
        <w:tc>
          <w:tcPr>
            <w:tcW w:w="103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8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9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0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,728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6,67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,055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000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6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000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0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314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,633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9,5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435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2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828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0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000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5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29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118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,4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899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7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9,67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2,226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8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8,5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121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59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3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,218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0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3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243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1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7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,071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2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,33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1,372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5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6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5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414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7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68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6,00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</w:tr>
      <w:tr w:rsidR="00F51E3D" w:rsidTr="00AB6EF3">
        <w:trPr>
          <w:cantSplit/>
        </w:trPr>
        <w:tc>
          <w:tcPr>
            <w:tcW w:w="974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3</w:t>
            </w:r>
          </w:p>
        </w:tc>
        <w:tc>
          <w:tcPr>
            <w:tcW w:w="103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  <w:tc>
          <w:tcPr>
            <w:tcW w:w="145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743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B60BC1" w:rsidRDefault="00B60BC1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2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40"/>
        <w:gridCol w:w="1701"/>
        <w:gridCol w:w="2254"/>
        <w:gridCol w:w="1471"/>
        <w:gridCol w:w="1026"/>
      </w:tblGrid>
      <w:tr w:rsidR="00F51E3D" w:rsidTr="00AB6EF3">
        <w:trPr>
          <w:cantSplit/>
        </w:trPr>
        <w:tc>
          <w:tcPr>
            <w:tcW w:w="829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579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</w:tr>
      <w:tr w:rsidR="00F51E3D" w:rsidTr="00AB6EF3">
        <w:trPr>
          <w:cantSplit/>
        </w:trPr>
        <w:tc>
          <w:tcPr>
            <w:tcW w:w="1839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Motivasi</w:t>
            </w:r>
          </w:p>
        </w:tc>
        <w:tc>
          <w:tcPr>
            <w:tcW w:w="1701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25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471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308,653</w:t>
            </w:r>
          </w:p>
        </w:tc>
        <w:tc>
          <w:tcPr>
            <w:tcW w:w="102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3</w:t>
            </w:r>
          </w:p>
        </w:tc>
      </w:tr>
      <w:tr w:rsidR="00F51E3D" w:rsidTr="00AB6EF3">
        <w:trPr>
          <w:cantSplit/>
        </w:trPr>
        <w:tc>
          <w:tcPr>
            <w:tcW w:w="183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01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471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1,318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F51E3D" w:rsidTr="00AB6EF3">
        <w:trPr>
          <w:cantSplit/>
        </w:trPr>
        <w:tc>
          <w:tcPr>
            <w:tcW w:w="183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701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47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837,336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2</w:t>
            </w:r>
          </w:p>
        </w:tc>
      </w:tr>
      <w:tr w:rsidR="00F51E3D" w:rsidTr="00AB6EF3">
        <w:trPr>
          <w:cantSplit/>
        </w:trPr>
        <w:tc>
          <w:tcPr>
            <w:tcW w:w="183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3954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471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577,295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</w:t>
            </w:r>
          </w:p>
        </w:tc>
      </w:tr>
      <w:tr w:rsidR="00F51E3D" w:rsidTr="00AB6EF3">
        <w:trPr>
          <w:cantSplit/>
        </w:trPr>
        <w:tc>
          <w:tcPr>
            <w:tcW w:w="1839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3954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1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16"/>
        <w:gridCol w:w="1866"/>
        <w:gridCol w:w="2470"/>
        <w:gridCol w:w="1546"/>
        <w:gridCol w:w="1125"/>
      </w:tblGrid>
      <w:tr w:rsidR="00F51E3D" w:rsidTr="00AB6EF3">
        <w:trPr>
          <w:cantSplit/>
        </w:trPr>
        <w:tc>
          <w:tcPr>
            <w:tcW w:w="902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6350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1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</w:tr>
      <w:tr w:rsidR="00F51E3D" w:rsidTr="00AB6EF3">
        <w:trPr>
          <w:cantSplit/>
        </w:trPr>
        <w:tc>
          <w:tcPr>
            <w:tcW w:w="201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Motivasi</w:t>
            </w:r>
          </w:p>
        </w:tc>
        <w:tc>
          <w:tcPr>
            <w:tcW w:w="1865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469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54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0,376</w:t>
            </w:r>
          </w:p>
        </w:tc>
        <w:tc>
          <w:tcPr>
            <w:tcW w:w="11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515</w:t>
            </w:r>
          </w:p>
        </w:tc>
      </w:tr>
      <w:tr w:rsidR="00F51E3D" w:rsidTr="00AB6EF3">
        <w:trPr>
          <w:cantSplit/>
        </w:trPr>
        <w:tc>
          <w:tcPr>
            <w:tcW w:w="201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6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69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54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1,318</w:t>
            </w:r>
          </w:p>
        </w:tc>
        <w:tc>
          <w:tcPr>
            <w:tcW w:w="11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,115</w:t>
            </w:r>
          </w:p>
        </w:tc>
      </w:tr>
      <w:tr w:rsidR="00F51E3D" w:rsidTr="00AB6EF3">
        <w:trPr>
          <w:cantSplit/>
        </w:trPr>
        <w:tc>
          <w:tcPr>
            <w:tcW w:w="201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65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469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54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3,515</w:t>
            </w:r>
          </w:p>
        </w:tc>
        <w:tc>
          <w:tcPr>
            <w:tcW w:w="11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261</w:t>
            </w:r>
          </w:p>
        </w:tc>
      </w:tr>
      <w:tr w:rsidR="00F51E3D" w:rsidTr="00AB6EF3">
        <w:trPr>
          <w:cantSplit/>
        </w:trPr>
        <w:tc>
          <w:tcPr>
            <w:tcW w:w="201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4334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545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6,246</w:t>
            </w:r>
          </w:p>
        </w:tc>
        <w:tc>
          <w:tcPr>
            <w:tcW w:w="1125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201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34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54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4"/>
        <w:gridCol w:w="2250"/>
        <w:gridCol w:w="2981"/>
        <w:gridCol w:w="1358"/>
      </w:tblGrid>
      <w:tr w:rsidR="00F51E3D" w:rsidTr="00AB6EF3">
        <w:trPr>
          <w:cantSplit/>
        </w:trPr>
        <w:tc>
          <w:tcPr>
            <w:tcW w:w="9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 Table</w:t>
            </w:r>
          </w:p>
        </w:tc>
      </w:tr>
      <w:tr w:rsidR="00F51E3D" w:rsidTr="00AB6EF3">
        <w:trPr>
          <w:cantSplit/>
        </w:trPr>
        <w:tc>
          <w:tcPr>
            <w:tcW w:w="7663" w:type="dxa"/>
            <w:gridSpan w:val="3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2433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Motivasi</w:t>
            </w:r>
          </w:p>
        </w:tc>
        <w:tc>
          <w:tcPr>
            <w:tcW w:w="2250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ween Groups</w:t>
            </w:r>
          </w:p>
        </w:tc>
        <w:tc>
          <w:tcPr>
            <w:tcW w:w="29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mbined)</w:t>
            </w:r>
          </w:p>
        </w:tc>
        <w:tc>
          <w:tcPr>
            <w:tcW w:w="135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06</w:t>
            </w:r>
          </w:p>
        </w:tc>
      </w:tr>
      <w:tr w:rsidR="00F51E3D" w:rsidTr="00AB6EF3">
        <w:trPr>
          <w:cantSplit/>
        </w:trPr>
        <w:tc>
          <w:tcPr>
            <w:tcW w:w="24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9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Linearity</w:t>
            </w:r>
          </w:p>
        </w:tc>
        <w:tc>
          <w:tcPr>
            <w:tcW w:w="135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</w:tr>
      <w:tr w:rsidR="00F51E3D" w:rsidTr="00AB6EF3">
        <w:trPr>
          <w:cantSplit/>
        </w:trPr>
        <w:tc>
          <w:tcPr>
            <w:tcW w:w="24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50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980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eviation from Linearity</w:t>
            </w:r>
          </w:p>
        </w:tc>
        <w:tc>
          <w:tcPr>
            <w:tcW w:w="135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41</w:t>
            </w:r>
          </w:p>
        </w:tc>
      </w:tr>
      <w:tr w:rsidR="00F51E3D" w:rsidTr="00AB6EF3">
        <w:trPr>
          <w:cantSplit/>
        </w:trPr>
        <w:tc>
          <w:tcPr>
            <w:tcW w:w="24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230" w:type="dxa"/>
            <w:gridSpan w:val="2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Within Groups</w:t>
            </w:r>
          </w:p>
        </w:tc>
        <w:tc>
          <w:tcPr>
            <w:tcW w:w="135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2433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30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35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64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46"/>
        <w:gridCol w:w="1030"/>
        <w:gridCol w:w="1199"/>
        <w:gridCol w:w="1030"/>
        <w:gridCol w:w="1337"/>
      </w:tblGrid>
      <w:tr w:rsidR="00F51E3D" w:rsidTr="00AB6EF3">
        <w:trPr>
          <w:cantSplit/>
        </w:trPr>
        <w:tc>
          <w:tcPr>
            <w:tcW w:w="644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easures of Association</w:t>
            </w:r>
          </w:p>
        </w:tc>
      </w:tr>
      <w:tr w:rsidR="00F51E3D" w:rsidTr="00AB6EF3">
        <w:trPr>
          <w:cantSplit/>
        </w:trPr>
        <w:tc>
          <w:tcPr>
            <w:tcW w:w="1844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19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d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ta</w:t>
            </w:r>
          </w:p>
        </w:tc>
        <w:tc>
          <w:tcPr>
            <w:tcW w:w="133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ta Squared</w:t>
            </w:r>
          </w:p>
        </w:tc>
      </w:tr>
      <w:tr w:rsidR="00F51E3D" w:rsidTr="00AB6EF3">
        <w:trPr>
          <w:cantSplit/>
        </w:trPr>
        <w:tc>
          <w:tcPr>
            <w:tcW w:w="1844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stasi * Motivasi</w:t>
            </w:r>
          </w:p>
        </w:tc>
        <w:tc>
          <w:tcPr>
            <w:tcW w:w="1030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83</w:t>
            </w:r>
          </w:p>
        </w:tc>
        <w:tc>
          <w:tcPr>
            <w:tcW w:w="1199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626</w:t>
            </w:r>
          </w:p>
        </w:tc>
        <w:tc>
          <w:tcPr>
            <w:tcW w:w="1337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92</w:t>
            </w:r>
          </w:p>
        </w:tc>
      </w:tr>
    </w:tbl>
    <w:p w:rsidR="00F51E3D" w:rsidRDefault="00F51E3D" w:rsidP="00F51E3D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Pr="00AD4211" w:rsidRDefault="00F51E3D" w:rsidP="00F51E3D">
      <w:pPr>
        <w:rPr>
          <w:rFonts w:ascii="Times New Roman" w:hAnsi="Times New Roman" w:cs="Times New Roman"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56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t>Hasil Uji Multikolinieritas</w:t>
      </w:r>
    </w:p>
    <w:p w:rsidR="00F51E3D" w:rsidRPr="00203AC4" w:rsidRDefault="00F51E3D" w:rsidP="00F51E3D">
      <w:pPr>
        <w:pStyle w:val="ListParagraph"/>
        <w:tabs>
          <w:tab w:val="left" w:pos="156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Pr="00AD4211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Motivasi, Hambatan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275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0,427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5,21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48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35,52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8,47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0,666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,286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225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0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47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370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27"/>
        <w:gridCol w:w="2612"/>
        <w:gridCol w:w="2511"/>
        <w:gridCol w:w="2273"/>
      </w:tblGrid>
      <w:tr w:rsidR="00F51E3D" w:rsidTr="00AB6EF3">
        <w:trPr>
          <w:cantSplit/>
        </w:trPr>
        <w:tc>
          <w:tcPr>
            <w:tcW w:w="902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4239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47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llinearity Statistics</w:t>
            </w:r>
          </w:p>
        </w:tc>
      </w:tr>
      <w:tr w:rsidR="00F51E3D" w:rsidTr="00AB6EF3">
        <w:trPr>
          <w:cantSplit/>
        </w:trPr>
        <w:tc>
          <w:tcPr>
            <w:tcW w:w="4239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251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lerance</w:t>
            </w:r>
          </w:p>
        </w:tc>
        <w:tc>
          <w:tcPr>
            <w:tcW w:w="227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IF</w:t>
            </w:r>
          </w:p>
        </w:tc>
      </w:tr>
      <w:tr w:rsidR="00F51E3D" w:rsidTr="00AB6EF3">
        <w:trPr>
          <w:cantSplit/>
        </w:trPr>
        <w:tc>
          <w:tcPr>
            <w:tcW w:w="1628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261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251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7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162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1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251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986</w:t>
            </w:r>
          </w:p>
        </w:tc>
        <w:tc>
          <w:tcPr>
            <w:tcW w:w="227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014</w:t>
            </w:r>
          </w:p>
        </w:tc>
      </w:tr>
      <w:tr w:rsidR="00F51E3D" w:rsidTr="00AB6EF3">
        <w:trPr>
          <w:cantSplit/>
        </w:trPr>
        <w:tc>
          <w:tcPr>
            <w:tcW w:w="1628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61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251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986</w:t>
            </w:r>
          </w:p>
        </w:tc>
        <w:tc>
          <w:tcPr>
            <w:tcW w:w="227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014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902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023"/>
      </w:tblGrid>
      <w:tr w:rsidR="00F51E3D" w:rsidTr="00AB6EF3">
        <w:trPr>
          <w:cantSplit/>
        </w:trPr>
        <w:tc>
          <w:tcPr>
            <w:tcW w:w="902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227"/>
        <w:gridCol w:w="1226"/>
        <w:gridCol w:w="1472"/>
        <w:gridCol w:w="1180"/>
        <w:gridCol w:w="1180"/>
        <w:gridCol w:w="1027"/>
      </w:tblGrid>
      <w:tr w:rsidR="00F51E3D" w:rsidTr="00AB6EF3">
        <w:trPr>
          <w:cantSplit/>
        </w:trPr>
        <w:tc>
          <w:tcPr>
            <w:tcW w:w="810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llinearity Diagnostic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79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2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imension</w:t>
            </w:r>
          </w:p>
        </w:tc>
        <w:tc>
          <w:tcPr>
            <w:tcW w:w="1226" w:type="dxa"/>
            <w:vMerge w:val="restart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Eigenvalue</w:t>
            </w:r>
          </w:p>
        </w:tc>
        <w:tc>
          <w:tcPr>
            <w:tcW w:w="1471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Condition Index</w:t>
            </w:r>
          </w:p>
        </w:tc>
        <w:tc>
          <w:tcPr>
            <w:tcW w:w="3387" w:type="dxa"/>
            <w:gridSpan w:val="3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nce Proportions</w:t>
            </w:r>
          </w:p>
        </w:tc>
      </w:tr>
      <w:tr w:rsidR="00F51E3D" w:rsidTr="00AB6EF3">
        <w:trPr>
          <w:cantSplit/>
        </w:trPr>
        <w:tc>
          <w:tcPr>
            <w:tcW w:w="797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26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226" w:type="dxa"/>
            <w:vMerge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471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</w:tr>
      <w:tr w:rsidR="00F51E3D" w:rsidTr="00AB6EF3">
        <w:trPr>
          <w:cantSplit/>
        </w:trPr>
        <w:tc>
          <w:tcPr>
            <w:tcW w:w="79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26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2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977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</w:t>
            </w:r>
          </w:p>
        </w:tc>
      </w:tr>
      <w:tr w:rsidR="00F51E3D" w:rsidTr="00AB6EF3">
        <w:trPr>
          <w:cantSplit/>
        </w:trPr>
        <w:tc>
          <w:tcPr>
            <w:tcW w:w="79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2</w:t>
            </w:r>
          </w:p>
        </w:tc>
        <w:tc>
          <w:tcPr>
            <w:tcW w:w="122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3,553</w:t>
            </w:r>
          </w:p>
        </w:tc>
        <w:tc>
          <w:tcPr>
            <w:tcW w:w="118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</w:t>
            </w:r>
          </w:p>
        </w:tc>
        <w:tc>
          <w:tcPr>
            <w:tcW w:w="118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4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67</w:t>
            </w:r>
          </w:p>
        </w:tc>
      </w:tr>
      <w:tr w:rsidR="00F51E3D" w:rsidTr="00AB6EF3">
        <w:trPr>
          <w:cantSplit/>
        </w:trPr>
        <w:tc>
          <w:tcPr>
            <w:tcW w:w="79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26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3</w:t>
            </w:r>
          </w:p>
        </w:tc>
        <w:tc>
          <w:tcPr>
            <w:tcW w:w="122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1,009</w:t>
            </w:r>
          </w:p>
        </w:tc>
        <w:tc>
          <w:tcPr>
            <w:tcW w:w="118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99</w:t>
            </w:r>
          </w:p>
        </w:tc>
        <w:tc>
          <w:tcPr>
            <w:tcW w:w="118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5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3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B60BC1" w:rsidRDefault="00B60BC1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Hasil Uji Heteroskedastisitas</w:t>
      </w:r>
    </w:p>
    <w:p w:rsidR="00F51E3D" w:rsidRPr="00203AC4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Pr="003240C4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Motivasi, Hambatan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275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Motivasi, Hambatan</w:t>
            </w:r>
          </w:p>
        </w:tc>
      </w:tr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Dependent Variable: Prestasi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0,427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5,21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48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35,52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8,47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0,666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,286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225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0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47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370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78"/>
        <w:gridCol w:w="1073"/>
        <w:gridCol w:w="1105"/>
        <w:gridCol w:w="1028"/>
        <w:gridCol w:w="1443"/>
        <w:gridCol w:w="1028"/>
      </w:tblGrid>
      <w:tr w:rsidR="00F51E3D" w:rsidTr="00AB6EF3">
        <w:trPr>
          <w:cantSplit/>
        </w:trPr>
        <w:tc>
          <w:tcPr>
            <w:tcW w:w="765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Residuals Statistic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7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10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4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</w:tr>
      <w:tr w:rsidR="00F51E3D" w:rsidTr="00AB6EF3">
        <w:trPr>
          <w:cantSplit/>
        </w:trPr>
        <w:tc>
          <w:tcPr>
            <w:tcW w:w="197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Predicted Value</w:t>
            </w:r>
          </w:p>
        </w:tc>
        <w:tc>
          <w:tcPr>
            <w:tcW w:w="107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2,38</w:t>
            </w:r>
          </w:p>
        </w:tc>
        <w:tc>
          <w:tcPr>
            <w:tcW w:w="110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7,61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,03</w:t>
            </w:r>
          </w:p>
        </w:tc>
        <w:tc>
          <w:tcPr>
            <w:tcW w:w="144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,122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</w:tr>
      <w:tr w:rsidR="00F51E3D" w:rsidTr="00AB6EF3">
        <w:trPr>
          <w:cantSplit/>
        </w:trPr>
        <w:tc>
          <w:tcPr>
            <w:tcW w:w="19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0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18,365</w:t>
            </w:r>
          </w:p>
        </w:tc>
        <w:tc>
          <w:tcPr>
            <w:tcW w:w="11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8,92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167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</w:tr>
      <w:tr w:rsidR="00F51E3D" w:rsidTr="00AB6EF3">
        <w:trPr>
          <w:cantSplit/>
        </w:trPr>
        <w:tc>
          <w:tcPr>
            <w:tcW w:w="197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Predicted Value</w:t>
            </w:r>
          </w:p>
        </w:tc>
        <w:tc>
          <w:tcPr>
            <w:tcW w:w="107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,771</w:t>
            </w:r>
          </w:p>
        </w:tc>
        <w:tc>
          <w:tcPr>
            <w:tcW w:w="11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111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</w:tr>
      <w:tr w:rsidR="00F51E3D" w:rsidTr="00AB6EF3">
        <w:trPr>
          <w:cantSplit/>
        </w:trPr>
        <w:tc>
          <w:tcPr>
            <w:tcW w:w="197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Residual</w:t>
            </w:r>
          </w:p>
        </w:tc>
        <w:tc>
          <w:tcPr>
            <w:tcW w:w="107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2,219</w:t>
            </w:r>
          </w:p>
        </w:tc>
        <w:tc>
          <w:tcPr>
            <w:tcW w:w="110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288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144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987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8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7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655"/>
      </w:tblGrid>
      <w:tr w:rsidR="00F51E3D" w:rsidTr="00AB6EF3">
        <w:trPr>
          <w:cantSplit/>
        </w:trPr>
        <w:tc>
          <w:tcPr>
            <w:tcW w:w="765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spacing w:after="0" w:line="240" w:lineRule="auto"/>
      </w:pPr>
      <w:r>
        <w:t>COMPUTE RES2=ABS_RES(RES_1).</w:t>
      </w:r>
    </w:p>
    <w:p w:rsidR="00F51E3D" w:rsidRDefault="00F51E3D" w:rsidP="00F51E3D">
      <w:pPr>
        <w:spacing w:after="0" w:line="240" w:lineRule="auto"/>
      </w:pPr>
      <w:r>
        <w:t>EXECUTE.</w:t>
      </w:r>
    </w:p>
    <w:p w:rsidR="00F51E3D" w:rsidRDefault="00F51E3D" w:rsidP="00F51E3D">
      <w:pPr>
        <w:spacing w:after="0" w:line="240" w:lineRule="auto"/>
      </w:pPr>
      <w:r>
        <w:t>REGRESSION</w:t>
      </w:r>
    </w:p>
    <w:p w:rsidR="00F51E3D" w:rsidRDefault="00F51E3D" w:rsidP="00F51E3D">
      <w:pPr>
        <w:spacing w:after="0" w:line="240" w:lineRule="auto"/>
      </w:pPr>
      <w:r>
        <w:t xml:space="preserve">  /MISSING LISTWISE</w:t>
      </w:r>
    </w:p>
    <w:p w:rsidR="00F51E3D" w:rsidRDefault="00F51E3D" w:rsidP="00F51E3D">
      <w:pPr>
        <w:spacing w:after="0" w:line="240" w:lineRule="auto"/>
      </w:pPr>
      <w:r>
        <w:t xml:space="preserve">  /STATISTICS COEFF OUTS R ANOVA</w:t>
      </w:r>
    </w:p>
    <w:p w:rsidR="00F51E3D" w:rsidRDefault="00F51E3D" w:rsidP="00F51E3D">
      <w:pPr>
        <w:spacing w:after="0" w:line="240" w:lineRule="auto"/>
      </w:pPr>
      <w:r>
        <w:t xml:space="preserve">  /CRITERIA=PIN(.05) POUT(.10)</w:t>
      </w:r>
    </w:p>
    <w:p w:rsidR="00F51E3D" w:rsidRDefault="00F51E3D" w:rsidP="00F51E3D">
      <w:pPr>
        <w:spacing w:after="0" w:line="240" w:lineRule="auto"/>
      </w:pPr>
      <w:r>
        <w:t xml:space="preserve">  /NOORIGIN</w:t>
      </w:r>
    </w:p>
    <w:p w:rsidR="00F51E3D" w:rsidRDefault="00F51E3D" w:rsidP="00F51E3D">
      <w:pPr>
        <w:spacing w:after="0" w:line="240" w:lineRule="auto"/>
      </w:pPr>
      <w:r>
        <w:t xml:space="preserve">  /DEPENDENT RES2</w:t>
      </w:r>
    </w:p>
    <w:p w:rsidR="00F51E3D" w:rsidRDefault="00F51E3D" w:rsidP="00F51E3D">
      <w:pPr>
        <w:spacing w:after="0" w:line="240" w:lineRule="auto"/>
      </w:pPr>
      <w:r>
        <w:t xml:space="preserve">  /METHOD=ENTER X1 X2.</w:t>
      </w:r>
    </w:p>
    <w:p w:rsidR="00F51E3D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</w:p>
    <w:p w:rsidR="00F51E3D" w:rsidRPr="00F41FB5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Motivasi, Hambatan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RES2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4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59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71851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04,74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2,37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352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0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669,82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2,26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774,56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lastRenderedPageBreak/>
              <w:t>a. Dependent Variable: RES2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4,533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295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-,856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95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77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10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71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,72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89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RES2</w:t>
            </w:r>
          </w:p>
        </w:tc>
      </w:tr>
    </w:tbl>
    <w:p w:rsidR="00F51E3D" w:rsidRDefault="00F51E3D" w:rsidP="00F51E3D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1560" w:hanging="1560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t>Hasil Uji Regresi Tunggal (Uji t) Hambatan Belajar terhadap Prestasi Belajar Matematika</w:t>
      </w:r>
    </w:p>
    <w:p w:rsidR="00F51E3D" w:rsidRPr="00A13E1D" w:rsidRDefault="00F51E3D" w:rsidP="00F51E3D">
      <w:pPr>
        <w:pStyle w:val="ListParagraph"/>
        <w:tabs>
          <w:tab w:val="left" w:pos="1740"/>
        </w:tabs>
        <w:ind w:left="1560"/>
        <w:rPr>
          <w:rFonts w:ascii="Times New Roman" w:hAnsi="Times New Roman" w:cs="Times New Roman"/>
          <w:b/>
          <w:sz w:val="24"/>
        </w:rPr>
      </w:pPr>
    </w:p>
    <w:p w:rsidR="00F51E3D" w:rsidRPr="00F41FB5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Hambatan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50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522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5,88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65,88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037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520,06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6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2,63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4,371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,483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59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24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1560" w:hanging="1560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Hasil Uji Regresi Tunggal (Uji t) Motivasi Belajar terhadap Prestasi Belajar Matematika</w:t>
      </w:r>
    </w:p>
    <w:p w:rsidR="00F51E3D" w:rsidRPr="00203AC4" w:rsidRDefault="00F51E3D" w:rsidP="00F51E3D">
      <w:pPr>
        <w:pStyle w:val="ListParagraph"/>
        <w:tabs>
          <w:tab w:val="left" w:pos="1740"/>
        </w:tabs>
        <w:ind w:left="1560"/>
        <w:rPr>
          <w:rFonts w:ascii="Times New Roman" w:hAnsi="Times New Roman" w:cs="Times New Roman"/>
          <w:b/>
          <w:sz w:val="24"/>
        </w:rPr>
      </w:pPr>
    </w:p>
    <w:p w:rsidR="00F51E3D" w:rsidRPr="009A53DC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Motivasi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83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80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441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Motivasi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1,31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71,318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,615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414,631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6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1,245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Motivasi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3,749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,785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4,974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24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6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83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57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Pr="00203AC4" w:rsidRDefault="00F51E3D" w:rsidP="00BA6FFD">
      <w:pPr>
        <w:pStyle w:val="ListParagraph"/>
        <w:numPr>
          <w:ilvl w:val="0"/>
          <w:numId w:val="37"/>
        </w:numPr>
        <w:ind w:left="1560" w:hanging="1560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Hasil Uji Regresi Ganda (Uji F)</w:t>
      </w:r>
    </w:p>
    <w:p w:rsidR="00F51E3D" w:rsidRDefault="00F51E3D" w:rsidP="00F51E3D">
      <w:pPr>
        <w:rPr>
          <w:rFonts w:ascii="Arial" w:hAnsi="Arial" w:cs="Arial"/>
          <w:b/>
          <w:bCs/>
          <w:sz w:val="26"/>
          <w:szCs w:val="26"/>
        </w:rPr>
      </w:pPr>
    </w:p>
    <w:p w:rsidR="00F51E3D" w:rsidRPr="009A53DC" w:rsidRDefault="00F51E3D" w:rsidP="00F51E3D">
      <w:pPr>
        <w:spacing w:after="0"/>
        <w:rPr>
          <w:rFonts w:ascii="Arial" w:hAnsi="Arial" w:cs="Arial"/>
          <w:b/>
          <w:bCs/>
          <w:sz w:val="26"/>
          <w:szCs w:val="26"/>
        </w:rPr>
      </w:pPr>
      <w:r>
        <w:rPr>
          <w:rFonts w:ascii="Arial" w:hAnsi="Arial" w:cs="Arial"/>
          <w:b/>
          <w:bCs/>
          <w:sz w:val="26"/>
          <w:szCs w:val="26"/>
        </w:rPr>
        <w:t>Regression</w:t>
      </w: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483"/>
        <w:gridCol w:w="1483"/>
        <w:gridCol w:w="1035"/>
      </w:tblGrid>
      <w:tr w:rsidR="00F51E3D" w:rsidTr="00AB6EF3">
        <w:trPr>
          <w:cantSplit/>
        </w:trPr>
        <w:tc>
          <w:tcPr>
            <w:tcW w:w="480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Variables Entered/Removed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Entered</w:t>
            </w:r>
          </w:p>
        </w:tc>
        <w:tc>
          <w:tcPr>
            <w:tcW w:w="148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Variables Removed</w:t>
            </w:r>
          </w:p>
        </w:tc>
        <w:tc>
          <w:tcPr>
            <w:tcW w:w="103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thod</w:t>
            </w:r>
          </w:p>
        </w:tc>
      </w:tr>
      <w:tr w:rsidR="00F51E3D" w:rsidTr="00AB6EF3">
        <w:trPr>
          <w:cantSplit/>
        </w:trPr>
        <w:tc>
          <w:tcPr>
            <w:tcW w:w="803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483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Motivasi, Hambatan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8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.</w:t>
            </w:r>
          </w:p>
        </w:tc>
        <w:tc>
          <w:tcPr>
            <w:tcW w:w="103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Enter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48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05"/>
      </w:tblGrid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480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All requested variables entered.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0"/>
        <w:gridCol w:w="1031"/>
        <w:gridCol w:w="1093"/>
        <w:gridCol w:w="1479"/>
        <w:gridCol w:w="1479"/>
      </w:tblGrid>
      <w:tr w:rsidR="00F51E3D" w:rsidTr="00AB6EF3">
        <w:trPr>
          <w:cantSplit/>
        </w:trPr>
        <w:tc>
          <w:tcPr>
            <w:tcW w:w="588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109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47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F51E3D" w:rsidTr="00AB6EF3">
        <w:trPr>
          <w:cantSplit/>
        </w:trPr>
        <w:tc>
          <w:tcPr>
            <w:tcW w:w="800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03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357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3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7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04</w:t>
            </w:r>
          </w:p>
        </w:tc>
        <w:tc>
          <w:tcPr>
            <w:tcW w:w="1478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8,275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588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82"/>
      </w:tblGrid>
      <w:tr w:rsidR="00F51E3D" w:rsidTr="00AB6EF3">
        <w:trPr>
          <w:cantSplit/>
        </w:trPr>
        <w:tc>
          <w:tcPr>
            <w:tcW w:w="58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289"/>
        <w:gridCol w:w="1472"/>
        <w:gridCol w:w="1027"/>
        <w:gridCol w:w="1410"/>
        <w:gridCol w:w="1027"/>
        <w:gridCol w:w="1027"/>
      </w:tblGrid>
      <w:tr w:rsidR="00F51E3D" w:rsidTr="00AB6EF3">
        <w:trPr>
          <w:cantSplit/>
        </w:trPr>
        <w:tc>
          <w:tcPr>
            <w:tcW w:w="798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ANOVA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2024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7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2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0,427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1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375,213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,480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  <w:r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135,522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5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68,474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51E3D" w:rsidTr="00AB6EF3">
        <w:trPr>
          <w:cantSplit/>
        </w:trPr>
        <w:tc>
          <w:tcPr>
            <w:tcW w:w="736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2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5885,94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77</w:t>
            </w:r>
          </w:p>
        </w:tc>
        <w:tc>
          <w:tcPr>
            <w:tcW w:w="141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F51E3D" w:rsidRDefault="00F51E3D" w:rsidP="00F51E3D">
      <w:pPr>
        <w:spacing w:after="0"/>
        <w:rPr>
          <w:rFonts w:ascii="Times New Roman" w:hAnsi="Times New Roman" w:cs="Times New Roman"/>
          <w:sz w:val="24"/>
          <w:szCs w:val="24"/>
        </w:rPr>
      </w:pPr>
    </w:p>
    <w:tbl>
      <w:tblPr>
        <w:tblW w:w="798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9"/>
      </w:tblGrid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  <w:tr w:rsidR="00F51E3D" w:rsidTr="00AB6EF3">
        <w:trPr>
          <w:cantSplit/>
        </w:trPr>
        <w:tc>
          <w:tcPr>
            <w:tcW w:w="798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Motivasi, Hambatan</w:t>
            </w:r>
          </w:p>
        </w:tc>
      </w:tr>
    </w:tbl>
    <w:p w:rsidR="00F51E3D" w:rsidRDefault="00F51E3D" w:rsidP="00F51E3D">
      <w:pPr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4"/>
        <w:gridCol w:w="1180"/>
        <w:gridCol w:w="1334"/>
        <w:gridCol w:w="1334"/>
        <w:gridCol w:w="1472"/>
        <w:gridCol w:w="1028"/>
        <w:gridCol w:w="1028"/>
      </w:tblGrid>
      <w:tr w:rsidR="00F51E3D" w:rsidTr="00AB6EF3">
        <w:trPr>
          <w:cantSplit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66" w:type="dxa"/>
            <w:gridSpan w:val="2"/>
            <w:tcBorders>
              <w:top w:val="nil"/>
              <w:left w:val="nil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7" w:type="dxa"/>
            <w:vMerge w:val="restart"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F51E3D" w:rsidTr="00AB6EF3">
        <w:trPr>
          <w:cantSplit/>
        </w:trPr>
        <w:tc>
          <w:tcPr>
            <w:tcW w:w="191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3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7" w:type="dxa"/>
            <w:vMerge/>
            <w:tcBorders>
              <w:top w:val="nil"/>
              <w:left w:val="single" w:sz="8" w:space="0" w:color="E0E0E0"/>
              <w:bottom w:val="nil"/>
              <w:right w:val="nil"/>
            </w:tcBorders>
            <w:shd w:val="clear" w:color="auto" w:fill="FFFFFF"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F51E3D" w:rsidTr="00AB6EF3">
        <w:trPr>
          <w:cantSplit/>
        </w:trPr>
        <w:tc>
          <w:tcPr>
            <w:tcW w:w="73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0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3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0,666</w:t>
            </w:r>
          </w:p>
        </w:tc>
        <w:tc>
          <w:tcPr>
            <w:tcW w:w="1333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9,286</w:t>
            </w:r>
          </w:p>
        </w:tc>
        <w:tc>
          <w:tcPr>
            <w:tcW w:w="1471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F51E3D" w:rsidRDefault="00F51E3D" w:rsidP="00AB6EF3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225</w:t>
            </w:r>
          </w:p>
        </w:tc>
        <w:tc>
          <w:tcPr>
            <w:tcW w:w="102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Hambatan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73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019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47</w:t>
            </w:r>
          </w:p>
        </w:tc>
      </w:tr>
      <w:tr w:rsidR="00F51E3D" w:rsidTr="00AB6EF3">
        <w:trPr>
          <w:cantSplit/>
        </w:trPr>
        <w:tc>
          <w:tcPr>
            <w:tcW w:w="735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0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>
              <w:rPr>
                <w:rFonts w:ascii="Arial" w:hAnsi="Arial" w:cs="Arial"/>
                <w:color w:val="264A60"/>
                <w:sz w:val="18"/>
                <w:szCs w:val="18"/>
              </w:rPr>
              <w:t>Motivasi</w:t>
            </w:r>
          </w:p>
        </w:tc>
        <w:tc>
          <w:tcPr>
            <w:tcW w:w="1333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95</w:t>
            </w:r>
          </w:p>
        </w:tc>
        <w:tc>
          <w:tcPr>
            <w:tcW w:w="1333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1471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2,370</w:t>
            </w:r>
          </w:p>
        </w:tc>
        <w:tc>
          <w:tcPr>
            <w:tcW w:w="102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</w:tr>
    </w:tbl>
    <w:p w:rsidR="00F51E3D" w:rsidRDefault="00F51E3D" w:rsidP="00F51E3D">
      <w:pPr>
        <w:spacing w:after="0"/>
        <w:rPr>
          <w:rFonts w:ascii="Arial" w:hAnsi="Arial" w:cs="Arial"/>
          <w:color w:val="010205"/>
          <w:sz w:val="18"/>
          <w:szCs w:val="18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10"/>
      </w:tblGrid>
      <w:tr w:rsidR="00F51E3D" w:rsidTr="00AB6EF3">
        <w:trPr>
          <w:cantSplit/>
        </w:trPr>
        <w:tc>
          <w:tcPr>
            <w:tcW w:w="810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F51E3D" w:rsidRDefault="00F51E3D" w:rsidP="00AB6EF3">
            <w:pPr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>
              <w:rPr>
                <w:rFonts w:ascii="Arial" w:hAnsi="Arial" w:cs="Arial"/>
                <w:color w:val="010205"/>
                <w:sz w:val="18"/>
                <w:szCs w:val="18"/>
              </w:rPr>
              <w:t>a. Dependent Variable: Prestasi</w:t>
            </w:r>
          </w:p>
        </w:tc>
      </w:tr>
    </w:tbl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F51E3D" w:rsidRPr="00B60BC1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Rekap Data Penelitian</w:t>
      </w:r>
    </w:p>
    <w:p w:rsidR="00F51E3D" w:rsidRDefault="00F51E3D" w:rsidP="00B60BC1">
      <w:pPr>
        <w:tabs>
          <w:tab w:val="left" w:pos="1740"/>
        </w:tabs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Keterangan:</w:t>
      </w:r>
    </w:p>
    <w:p w:rsidR="00F51E3D" w:rsidRDefault="00F51E3D" w:rsidP="00B60BC1">
      <w:pPr>
        <w:tabs>
          <w:tab w:val="left" w:pos="851"/>
        </w:tabs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Kuning</w:t>
      </w:r>
      <w:r>
        <w:rPr>
          <w:rFonts w:ascii="Times New Roman" w:hAnsi="Times New Roman" w:cs="Times New Roman"/>
          <w:sz w:val="24"/>
        </w:rPr>
        <w:tab/>
        <w:t>: Kelas VIII A</w:t>
      </w:r>
    </w:p>
    <w:p w:rsidR="00F51E3D" w:rsidRDefault="00F51E3D" w:rsidP="00B60BC1">
      <w:pPr>
        <w:tabs>
          <w:tab w:val="left" w:pos="851"/>
        </w:tabs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ijau</w:t>
      </w:r>
      <w:r>
        <w:rPr>
          <w:rFonts w:ascii="Times New Roman" w:hAnsi="Times New Roman" w:cs="Times New Roman"/>
          <w:sz w:val="24"/>
        </w:rPr>
        <w:tab/>
        <w:t>: Kelas VIII B</w:t>
      </w:r>
    </w:p>
    <w:p w:rsidR="00F51E3D" w:rsidRPr="001923D4" w:rsidRDefault="00F51E3D" w:rsidP="00B60BC1">
      <w:pPr>
        <w:tabs>
          <w:tab w:val="left" w:pos="851"/>
        </w:tabs>
        <w:spacing w:after="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iru</w:t>
      </w:r>
      <w:r>
        <w:rPr>
          <w:rFonts w:ascii="Times New Roman" w:hAnsi="Times New Roman" w:cs="Times New Roman"/>
          <w:sz w:val="24"/>
        </w:rPr>
        <w:tab/>
        <w:t>: Kelas VIII C</w:t>
      </w:r>
    </w:p>
    <w:tbl>
      <w:tblPr>
        <w:tblW w:w="7050" w:type="dxa"/>
        <w:tblLook w:val="04A0" w:firstRow="1" w:lastRow="0" w:firstColumn="1" w:lastColumn="0" w:noHBand="0" w:noVBand="1"/>
      </w:tblPr>
      <w:tblGrid>
        <w:gridCol w:w="660"/>
        <w:gridCol w:w="3510"/>
        <w:gridCol w:w="1129"/>
        <w:gridCol w:w="974"/>
        <w:gridCol w:w="960"/>
      </w:tblGrid>
      <w:tr w:rsidR="00F51E3D" w:rsidRPr="001923D4" w:rsidTr="00AB6EF3">
        <w:trPr>
          <w:trHeight w:val="315"/>
        </w:trPr>
        <w:tc>
          <w:tcPr>
            <w:tcW w:w="6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o</w:t>
            </w:r>
          </w:p>
        </w:tc>
        <w:tc>
          <w:tcPr>
            <w:tcW w:w="351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ama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hambatan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tivasi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prestasi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ADITIA AKB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SITI ZAHWA SEPTIA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ADITYA BUDI PRATA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MAD AJI SETIAW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UR FAJ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BILAL ABDILLAH FAQI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NISA SUCI WULAND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TRI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AD FAHMI SAPUT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NAIZU WILDAN FIRDAU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UR YAZID MUBARO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LIMBA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DAUD YUSUF RIZQ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NABIL AMRULLO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AD RIZIQ FADILL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SURYA IHZA FERNAN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GUNG RIZQI BOWO LAKSON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IQMAL AKBAR PPRASETY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KENI VIA UTAM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KHMAD FIKRI MUZZA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ZZAM NASRI ARDHA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DESTY EKA ANGGREA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LUSFITAS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IZQI AFRIZI MURDIYANT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DIKA ARIS AS</w:t>
            </w:r>
            <w:r w:rsidR="00420D53">
              <w:rPr>
                <w:rFonts w:ascii="Calibri" w:eastAsia="Times New Roman" w:hAnsi="Calibri" w:cs="Calibri"/>
                <w:color w:val="000000"/>
                <w:lang w:eastAsia="id-ID"/>
              </w:rPr>
              <w:t>’</w:t>
            </w: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 xml:space="preserve"> SYIF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KUKUH APTRI MUY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FADIL AZZAM FAUZ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FARHAN MAULANA RAMAD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ILHAM PADIL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AD AKBAR PRAKOS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UR VITA AZAL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BDUL AJI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ULIA TRI FAUZI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CRISYE RAMADH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FINAZAR FAJRI HERWANT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ANGGA AJI SAPUT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DESI SULISTYAWA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LUTVI APRIZ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ADHIFATUN NASYW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HMAD MAULANA ROKHIM AS</w:t>
            </w:r>
            <w:r w:rsidR="00420D53">
              <w:rPr>
                <w:rFonts w:ascii="Calibri" w:eastAsia="Times New Roman" w:hAnsi="Calibri" w:cs="Calibri"/>
                <w:color w:val="000000"/>
                <w:lang w:eastAsia="id-ID"/>
              </w:rPr>
              <w:t>’</w:t>
            </w: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D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FARID ARYA KUSU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RISKA JULIANT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HASNA SALSABILA RAMADHA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. DANIEL AL GHIF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SYIFA AMEL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BAGUS IBRAHI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RYA EDZAR PRIMADY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KINARIS SATR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ALIY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LUTFI HAKI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ASYA AYU ANDI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REZKY FAHLEF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ZIDANE MUNAWW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GAMAL ABU NASE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JAISY HARITSAH KURNIYANT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EYKHAN RADITIY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BAHIYATURROSYID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FATIMATUZ ZAH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EHAN DIKA PRATA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OHAMAD AFAN ADIMASQ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DHIKA ARDIANSY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ISHOM RIZIQ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UHAMMAD REKHAN SETIYAW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AHMAN ZAINI ROMADH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AFACHATUL MISKIY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ATASYA AGUST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ILA KUNT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ZAHRAH PUTRI RAKHMANT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AULIDATUL MARIFATUL AULIY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NEISYA NUR AVRILIYAN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ISMA AUL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IRNA SAFIT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92D05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SYAFA OKTAVI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GENDIS ASTI ANAN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EISYA ADITYA PRATAM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MARCELLIA CITRA LEST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</w:tr>
      <w:tr w:rsidR="00F51E3D" w:rsidRPr="001923D4" w:rsidTr="00AB6EF3">
        <w:trPr>
          <w:trHeight w:val="300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PUTRI MULTISA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8</w:t>
            </w:r>
          </w:p>
        </w:tc>
      </w:tr>
      <w:tr w:rsidR="00F51E3D" w:rsidRPr="001923D4" w:rsidTr="00AB6EF3">
        <w:trPr>
          <w:trHeight w:val="315"/>
        </w:trPr>
        <w:tc>
          <w:tcPr>
            <w:tcW w:w="6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351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RUFAIDA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51E3D" w:rsidRPr="001923D4" w:rsidRDefault="00F51E3D" w:rsidP="00AB6EF3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1923D4">
              <w:rPr>
                <w:rFonts w:ascii="Calibri" w:eastAsia="Times New Roman" w:hAnsi="Calibri" w:cs="Calibri"/>
                <w:color w:val="000000"/>
                <w:lang w:eastAsia="id-ID"/>
              </w:rPr>
              <w:t>72</w:t>
            </w:r>
          </w:p>
        </w:tc>
      </w:tr>
    </w:tbl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Tabel nilai r </w:t>
      </w:r>
      <w:r w:rsidRPr="00F5195E">
        <w:rPr>
          <w:rFonts w:ascii="Times New Roman" w:hAnsi="Times New Roman" w:cs="Times New Roman"/>
          <w:b/>
          <w:i/>
          <w:sz w:val="24"/>
        </w:rPr>
        <w:t>Product Moment</w: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  <w:r>
        <w:rPr>
          <w:noProof/>
          <w:lang w:eastAsia="id-ID"/>
        </w:rPr>
        <w:drawing>
          <wp:inline distT="0" distB="0" distL="0" distR="0" wp14:anchorId="167C6C31" wp14:editId="3E4F5FC7">
            <wp:extent cx="5414008" cy="6172200"/>
            <wp:effectExtent l="0" t="0" r="0" b="0"/>
            <wp:docPr id="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5960" cy="61858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Z tabel</w: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Tabel Z dari 0 s.d z</w: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  <w:r w:rsidRPr="0017780D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 wp14:anchorId="061A362E" wp14:editId="369D30DE">
            <wp:extent cx="5361940" cy="5705475"/>
            <wp:effectExtent l="0" t="0" r="0" b="9525"/>
            <wp:docPr id="77" name="Picture 77" descr="D:\3-Bismillah Skripsi\Lampiran\Tabel-Distribusi-Normal-Standar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3-Bismillah Skripsi\Lampiran\Tabel-Distribusi-Normal-Standar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68" t="25343" r="4895" b="8385"/>
                    <a:stretch/>
                  </pic:blipFill>
                  <pic:spPr bwMode="auto">
                    <a:xfrm>
                      <a:off x="0" y="0"/>
                      <a:ext cx="5364715" cy="5708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Pr="00B60BC1" w:rsidRDefault="00F51E3D" w:rsidP="00B60BC1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abel Chi Square</w: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tbl>
      <w:tblPr>
        <w:tblW w:w="6477" w:type="dxa"/>
        <w:jc w:val="center"/>
        <w:tblLook w:val="0000" w:firstRow="0" w:lastRow="0" w:firstColumn="0" w:lastColumn="0" w:noHBand="0" w:noVBand="0"/>
      </w:tblPr>
      <w:tblGrid>
        <w:gridCol w:w="450"/>
        <w:gridCol w:w="1004"/>
        <w:gridCol w:w="1004"/>
        <w:gridCol w:w="1004"/>
        <w:gridCol w:w="1004"/>
        <w:gridCol w:w="1004"/>
        <w:gridCol w:w="1007"/>
      </w:tblGrid>
      <w:tr w:rsidR="00F51E3D" w:rsidTr="00AB6EF3">
        <w:trPr>
          <w:trHeight w:val="255"/>
          <w:jc w:val="center"/>
        </w:trPr>
        <w:tc>
          <w:tcPr>
            <w:tcW w:w="647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ILAI-NILAI CHI KUADRAT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dk</w:t>
            </w:r>
          </w:p>
        </w:tc>
        <w:tc>
          <w:tcPr>
            <w:tcW w:w="6027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araf Signifikansi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F51E3D" w:rsidRDefault="00F51E3D" w:rsidP="00AB6EF3">
            <w:pPr>
              <w:spacing w:after="0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0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5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3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2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10%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5%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1%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45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7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6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70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48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.635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13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40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21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60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.59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210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.36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66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6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.25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81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341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.35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87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.98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77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48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.277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35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.06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28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23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07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086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.34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23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.55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.64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59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812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.34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.38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80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01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01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475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34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52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03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.36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50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090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.34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.65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2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68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91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666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.3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78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.4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98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30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209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.34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89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63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.27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.67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725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34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01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81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54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02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217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.34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1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98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.81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.368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688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.33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22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15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06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68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.141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.33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.32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.31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.30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99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.578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.33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41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46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54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296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.000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.51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61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78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58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409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.33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60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.76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02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.869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4.805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.33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68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90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27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.14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.191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.77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.03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.51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.410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.566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85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17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.61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.671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.932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93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30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.81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924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.289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01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.42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.00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.17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1.638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09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.55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194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.41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2.980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.33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.17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.67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4.38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.652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4.314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 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.33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.24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.795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.563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.885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5.642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.33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.31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.912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.74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.113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6.963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.33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.39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4.02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.91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1.33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8.278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.336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.461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.139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.087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2.557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9.588</w:t>
            </w:r>
          </w:p>
        </w:tc>
      </w:tr>
      <w:tr w:rsidR="00F51E3D" w:rsidTr="00AB6EF3">
        <w:trPr>
          <w:trHeight w:val="255"/>
          <w:jc w:val="center"/>
        </w:trPr>
        <w:tc>
          <w:tcPr>
            <w:tcW w:w="4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.336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53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.250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.256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.775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51E3D" w:rsidRDefault="00F51E3D" w:rsidP="00AB6EF3">
            <w:pPr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.892</w:t>
            </w:r>
          </w:p>
        </w:tc>
      </w:tr>
    </w:tbl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Pr="00382849" w:rsidRDefault="00F51E3D" w:rsidP="00F51E3D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abel distribusi t Tabel</w: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  <w:r w:rsidRPr="00326AE2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 wp14:anchorId="47688A4B" wp14:editId="108E2A54">
            <wp:extent cx="5286375" cy="6955189"/>
            <wp:effectExtent l="0" t="0" r="0" b="0"/>
            <wp:docPr id="78" name="Picture 78" descr="D:\3-Bismillah Skripsi\Lampiran\t tab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3-Bismillah Skripsi\Lampiran\t tabel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3587" cy="6964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Pr="00B60BC1" w:rsidRDefault="00F51E3D" w:rsidP="00B60BC1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Pr="00881F88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Tabel distribusi F tabel </w:t>
      </w:r>
      <m:oMath>
        <m:r>
          <m:rPr>
            <m:sty m:val="bi"/>
          </m:rPr>
          <w:rPr>
            <w:rFonts w:ascii="Cambria Math" w:hAnsi="Cambria Math" w:cs="Times New Roman"/>
            <w:sz w:val="24"/>
          </w:rPr>
          <m:t>(α=5%)</m:t>
        </m:r>
      </m:oMath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noProof/>
          <w:sz w:val="24"/>
          <w:lang w:eastAsia="id-ID"/>
        </w:rPr>
        <mc:AlternateContent>
          <mc:Choice Requires="wpg">
            <w:drawing>
              <wp:anchor distT="0" distB="0" distL="114300" distR="114300" simplePos="0" relativeHeight="251668480" behindDoc="1" locked="0" layoutInCell="1" allowOverlap="1" wp14:anchorId="38FA8C24" wp14:editId="7EDF20AF">
                <wp:simplePos x="0" y="0"/>
                <wp:positionH relativeFrom="margin">
                  <wp:posOffset>389255</wp:posOffset>
                </wp:positionH>
                <wp:positionV relativeFrom="margin">
                  <wp:posOffset>565150</wp:posOffset>
                </wp:positionV>
                <wp:extent cx="4791075" cy="7436485"/>
                <wp:effectExtent l="0" t="0" r="9525" b="0"/>
                <wp:wrapSquare wrapText="bothSides"/>
                <wp:docPr id="70" name="Group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91075" cy="7436485"/>
                          <a:chOff x="0" y="0"/>
                          <a:chExt cx="4268470" cy="7112635"/>
                        </a:xfrm>
                      </wpg:grpSpPr>
                      <pic:pic xmlns:pic="http://schemas.openxmlformats.org/drawingml/2006/picture">
                        <pic:nvPicPr>
                          <pic:cNvPr id="71" name="Picture 71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68470" cy="43199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72" name="Picture 72"/>
                          <pic:cNvPicPr>
                            <a:picLocks noChangeAspect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5250" y="4305300"/>
                            <a:ext cx="4114800" cy="28073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AADCA1B" id="Group 70" o:spid="_x0000_s1026" style="position:absolute;margin-left:30.65pt;margin-top:44.5pt;width:377.25pt;height:585.55pt;z-index:-251648000;mso-position-horizontal-relative:margin;mso-position-vertical-relative:margin;mso-width-relative:margin;mso-height-relative:margin" coordsize="42684,7112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">
                <v:shape id="Picture 71" o:spid="_x0000_s1027" type="#_x0000_t75" style="position:absolute;width:42684;height:4319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jbgXXFAAAA2wAAAA8AAABkcnMvZG93bnJldi54bWxEj09rwkAUxO8Fv8PyCt7qJh5qia5i1YoW&#10;Kfjv/sg+k2D2bcyuJvrp3UKhx2FmfsOMJq0pxY1qV1hWEPciEMSp1QVnCg77r7cPEM4jaywtk4I7&#10;OZiMOy8jTLRteEu3nc9EgLBLUEHufZVI6dKcDLqerYiDd7K1QR9knUldYxPgppT9KHqXBgsOCzlW&#10;NMspPe+uRsFi8326zxefzfrysyzk5XB8RG2sVPe1nQ5BeGr9f/ivvdIKBjH8fgk/QI6f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424F1xQAAANsAAAAPAAAAAAAAAAAAAAAA&#10;AJ8CAABkcnMvZG93bnJldi54bWxQSwUGAAAAAAQABAD3AAAAkQMAAAAA&#10;">
                  <v:imagedata r:id="rId63" o:title=""/>
                  <v:path arrowok="t"/>
                </v:shape>
                <v:shape id="Picture 72" o:spid="_x0000_s1028" type="#_x0000_t75" style="position:absolute;left:952;top:43053;width:41148;height:2807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nJbZ7EAAAA2wAAAA8AAABkcnMvZG93bnJldi54bWxEj0GLwjAUhO/C/ofwFryIpnpQtxpFFEFc&#10;Qbd68Pi2edsWm5fSRK3/fiMIHoeZ+YaZzhtTihvVrrCsoN+LQBCnVhecKTgd190xCOeRNZaWScGD&#10;HMxnH60pxtre+Yduic9EgLCLUUHufRVL6dKcDLqerYiD92drgz7IOpO6xnuAm1IOomgoDRYcFnKs&#10;aJlTekmuRsHuW4+3dO6Um1+9OjSLVH5Vp71S7c9mMQHhqfHv8Ku90QpGA3h+CT9Azv4B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GnJbZ7EAAAA2wAAAA8AAAAAAAAAAAAAAAAA&#10;nwIAAGRycy9kb3ducmV2LnhtbFBLBQYAAAAABAAEAPcAAACQAwAAAAA=&#10;">
                  <v:imagedata r:id="rId64" o:title=""/>
                  <v:path arrowok="t"/>
                </v:shape>
                <w10:wrap type="square" anchorx="margin" anchory="margin"/>
              </v:group>
            </w:pict>
          </mc:Fallback>
        </mc:AlternateContent>
      </w: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jc w:val="center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F51E3D" w:rsidRDefault="00F51E3D" w:rsidP="00F51E3D">
      <w:pPr>
        <w:pStyle w:val="ListParagraph"/>
        <w:tabs>
          <w:tab w:val="left" w:pos="1740"/>
        </w:tabs>
        <w:ind w:left="284"/>
        <w:rPr>
          <w:rFonts w:ascii="Times New Roman" w:hAnsi="Times New Roman" w:cs="Times New Roman"/>
          <w:b/>
          <w:sz w:val="24"/>
        </w:rPr>
      </w:pPr>
    </w:p>
    <w:p w:rsidR="006363A5" w:rsidRPr="00C4746F" w:rsidRDefault="006363A5" w:rsidP="006363A5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rat Izin Observasi Awal</w:t>
      </w:r>
    </w:p>
    <w:p w:rsidR="006363A5" w:rsidRDefault="00C4746F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  <w:r w:rsidRPr="00C4746F">
        <w:rPr>
          <w:rFonts w:ascii="Times New Roman" w:hAnsi="Times New Roman" w:cs="Times New Roman"/>
          <w:b/>
          <w:noProof/>
          <w:sz w:val="24"/>
          <w:lang w:eastAsia="id-ID"/>
        </w:rPr>
        <w:drawing>
          <wp:inline distT="0" distB="0" distL="0" distR="0">
            <wp:extent cx="5039690" cy="7058025"/>
            <wp:effectExtent l="0" t="0" r="8890" b="0"/>
            <wp:docPr id="43" name="Picture 43" descr="D:\3-Bismillah Skripsi\Lampiran\Lamp 3 Obsrvs awa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-Bismillah Skripsi\Lampiran\Lamp 3 Obsrvs awal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89"/>
                    <a:stretch/>
                  </pic:blipFill>
                  <pic:spPr bwMode="auto">
                    <a:xfrm>
                      <a:off x="0" y="0"/>
                      <a:ext cx="5039995" cy="7058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F51E3D" w:rsidRPr="00203AC4" w:rsidRDefault="00F51E3D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203AC4">
        <w:rPr>
          <w:rFonts w:ascii="Times New Roman" w:hAnsi="Times New Roman" w:cs="Times New Roman"/>
          <w:b/>
          <w:sz w:val="24"/>
        </w:rPr>
        <w:lastRenderedPageBreak/>
        <w:t>Surat Izin Studi Lapangan (Penelitian)</w:t>
      </w: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  <w:r w:rsidRPr="000A7919"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 wp14:anchorId="50F5D116" wp14:editId="0163080C">
            <wp:extent cx="4962525" cy="7346711"/>
            <wp:effectExtent l="0" t="0" r="0" b="6985"/>
            <wp:docPr id="79" name="Picture 79" descr="G:\4-Lampiran SKripsi\Lampiran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4-Lampiran SKripsi\Lampiran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98" b="6323"/>
                    <a:stretch/>
                  </pic:blipFill>
                  <pic:spPr bwMode="auto">
                    <a:xfrm>
                      <a:off x="0" y="0"/>
                      <a:ext cx="4967112" cy="7353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51E3D" w:rsidRDefault="00F51E3D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8F7149" w:rsidRDefault="00865110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865110">
        <w:rPr>
          <w:rFonts w:ascii="Times New Roman" w:hAnsi="Times New Roman" w:cs="Times New Roman"/>
          <w:b/>
          <w:noProof/>
          <w:sz w:val="24"/>
          <w:lang w:eastAsia="id-ID"/>
        </w:rPr>
        <w:lastRenderedPageBreak/>
        <w:drawing>
          <wp:anchor distT="0" distB="0" distL="114300" distR="114300" simplePos="0" relativeHeight="251680768" behindDoc="0" locked="0" layoutInCell="1" allowOverlap="1" wp14:anchorId="3A357D51" wp14:editId="31155137">
            <wp:simplePos x="0" y="0"/>
            <wp:positionH relativeFrom="column">
              <wp:posOffset>-1905</wp:posOffset>
            </wp:positionH>
            <wp:positionV relativeFrom="paragraph">
              <wp:posOffset>253365</wp:posOffset>
            </wp:positionV>
            <wp:extent cx="5039360" cy="6943725"/>
            <wp:effectExtent l="0" t="0" r="8890" b="9525"/>
            <wp:wrapNone/>
            <wp:docPr id="64" name="Picture 64" descr="D:\3-Bismillah Skripsi\Lampiran\scn\CamScanner 08-08-2023 08.32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-Bismillah Skripsi\Lampiran\scn\CamScanner 08-08-2023 08.32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963"/>
                    <a:stretch/>
                  </pic:blipFill>
                  <pic:spPr bwMode="auto">
                    <a:xfrm>
                      <a:off x="0" y="0"/>
                      <a:ext cx="5039360" cy="694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F7149">
        <w:rPr>
          <w:rFonts w:ascii="Times New Roman" w:hAnsi="Times New Roman" w:cs="Times New Roman"/>
          <w:b/>
          <w:sz w:val="24"/>
        </w:rPr>
        <w:t>Surat</w:t>
      </w:r>
      <w:r w:rsidR="006363A5">
        <w:rPr>
          <w:rFonts w:ascii="Times New Roman" w:hAnsi="Times New Roman" w:cs="Times New Roman"/>
          <w:b/>
          <w:sz w:val="24"/>
        </w:rPr>
        <w:t xml:space="preserve"> Keterangan Penelitian</w:t>
      </w: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P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8F7149" w:rsidRDefault="008F7149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Jurnal bimbingan Skripsi</w:t>
      </w:r>
    </w:p>
    <w:p w:rsidR="006363A5" w:rsidRDefault="00726409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  <w:r>
        <w:rPr>
          <w:noProof/>
          <w:lang w:eastAsia="id-ID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2FD045AD" wp14:editId="640DC6AD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4825365" cy="9000000"/>
                <wp:effectExtent l="0" t="0" r="0" b="0"/>
                <wp:wrapNone/>
                <wp:docPr id="48" name="Group 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25365" cy="9000000"/>
                          <a:chOff x="0" y="0"/>
                          <a:chExt cx="4825365" cy="9667875"/>
                        </a:xfrm>
                      </wpg:grpSpPr>
                      <wpg:grpSp>
                        <wpg:cNvPr id="52" name="Group 52"/>
                        <wpg:cNvGrpSpPr/>
                        <wpg:grpSpPr>
                          <a:xfrm>
                            <a:off x="0" y="0"/>
                            <a:ext cx="4825365" cy="8428355"/>
                            <a:chOff x="0" y="0"/>
                            <a:chExt cx="4825365" cy="8428355"/>
                          </a:xfrm>
                        </wpg:grpSpPr>
                        <pic:pic xmlns:pic="http://schemas.openxmlformats.org/drawingml/2006/picture">
                          <pic:nvPicPr>
                            <pic:cNvPr id="53" name="Picture 53" descr="D:\3-Bismillah Skripsi\Sidang\CamScanner 12-07-2023 10.01_2.jpg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8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4217" r="2962" b="66488"/>
                            <a:stretch/>
                          </pic:blipFill>
                          <pic:spPr bwMode="auto">
                            <a:xfrm>
                              <a:off x="47625" y="6219825"/>
                              <a:ext cx="4751705" cy="22085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54" name="Picture 54" descr="D:\3-Bismillah Skripsi\Sidang\CamScanner 12-07-2023 10.01_1.jpg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513" t="4642" r="2605" b="11791"/>
                            <a:stretch/>
                          </pic:blipFill>
                          <pic:spPr bwMode="auto">
                            <a:xfrm>
                              <a:off x="0" y="0"/>
                              <a:ext cx="4825365" cy="632333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pic:pic xmlns:pic="http://schemas.openxmlformats.org/drawingml/2006/picture">
                        <pic:nvPicPr>
                          <pic:cNvPr id="60" name="Picture 60" descr="D:\3-Bismillah Skripsi\Sidang\CamScanner 12-07-2023 09.47_1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0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56122" b="11252"/>
                          <a:stretch/>
                        </pic:blipFill>
                        <pic:spPr bwMode="auto">
                          <a:xfrm>
                            <a:off x="3228975" y="8582025"/>
                            <a:ext cx="156591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B5E624C" id="Group 48" o:spid="_x0000_s1026" style="position:absolute;margin-left:0;margin-top:-.05pt;width:379.95pt;height:708.65pt;z-index:251670528;mso-height-relative:margin" coordsize="48253,9667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B4rUXtPQAAAAAAAAAAAAAAAAAAAAAAAAAAAAAAAAAAAAAAAAAAAAAAAAAAAAAAAAAAAAAA&#10;AAAAAAAAAAAAAAAAAAAAAAAAAAAAAAAAAAAAAAAAAAAAAAAAAAAAAAAAAAAAAAAAAAAAAAAAAAAA&#10;AAAAAAAAAAAAAAAAAAAAAAAAAAAAAAAAAAAAAAAAAAAAAAAAAAAAAAAAAAAAAAAAAAAAAAAAAAAA&#10;AAAAAAAAAAAAAAAAAAAAAAAAAAAAAAAAAAAAAAAAAAAAAADwg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HirsB6AAAAAAAAAAAAAAAAAAAAAAAAAAAAAAAAAAAAAAAA&#10;AAAAAAAAAAAAAAAAAAAAAAAAAAAAAAAAAAAAAAAAAAAAAAAAAAAAAAAAAAAAAAAAAAAAAAAAAAAA&#10;AAAAAAAAAAAAAAAAAAAAAAAAAAAAAAAAAAAAAAAAAAAAAAAAAAAAAAAAAAAAAAAPFRT0AAAAAAAA&#10;AAAAAAAAAAAAAAAAAAAAAAAAAAAAAAAAAAAAAAAAAAAAAAAAAAAAAAAAAAAAAAAAAAACg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PFRFPQ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HjUVE7QPQAAAAAAAAAAAAAAAAAAAAAAAAAAAAAAAAAAAAAAAAAAAAAAA&#10;AAAAAAAAAAAAAAAAAAAAAAAAAAAAAAAAAAAAAAAAAAAAAAAAAAAAAAAAAAAAAAAAAAAAAAAAAAAA&#10;AAAAAAAAAAAAAo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ecyb7Ho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+JHqxU6j7Gw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GOaeKBqLK9G79n2mQ5ixpZy72yd&#10;bWN7PR/3A2PdKr9NfVUe6VX6a+qpmStXRPzEfqoO5q/7CL1EAw+6VX6a+qo90qv019VTN3NX/YRe&#10;og7mr/sIvUQDD7pVfpr6qnqZGqq7dJt5WqZe5q/7CL1EMc9OB8TkSJjXbLsrU22UDZRUVEVF3Rex&#10;UBpYlyuqKirvyvVE/obo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HzRXFdPNL6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C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JAAAAAAAAAAAAAAAAAAAAAAAAAAAAAAAAAAAAAAAAAAAAAAAAAAAAAAAAAAAAAAAAA&#10;AAAAAAAAAAAAAAAAAAAAAAAAAAAAAAAAAAAAAAAAAAAAAAAAAAAAAAAAAAAAAAAAAAAAAAAAAAAA&#10;AAAAAADg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BAAB3gBAAAAAAAAAAAAAAAAAAAAAAAAAAAAAAAAAAAAAAAAAAAAAAAAAAAAAAAAAA&#10;AAAAAAAAAAAAAAAAAAAAAAAAAAAAAAAAAAAAAHI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BwAAAAAAAAAAAAAAAAAAAAAAAAAAAAAAAAAAAAAAAAAAAAAAAAAAAAAAAAAAAAAAABIe+&#10;AAAAAAAAAAAAAAAAAAAAAAAAAAAAAAAAAAAAAAAAAAAAAAAAAAAAAAAHI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DvAAAAAAAAAAAAAAAAAAAAAAAAAAAAAAAAAAAAAAAAAAAAAAAAAAAAAAAAAA&#10;AAAAAAAAAAAAAAAAAAAAAAAAAAAAAAAAAAAAAAAAAAAAAAAAAAAAAAAAAAAAAAAAAAAAAAAAAAAA&#10;AAAAAAAAAAAAAAAAAAAAAAAAAAAAAAAAAAAAAAAAAAAAAAAAAAAAAAAAAAAAAAAAAAAAAAAAAAAA&#10;AAAAAAAAAAAAAACQAAAAAAAAAAAAAAAAAAAAAAAAAAAAAAAAAAAAAAAAAAAAAAAAAAAAAAAAC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HnHfy9AAAAAAAAAAAAADv5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BAAUAAAAAAAAAAAAAAAAAAAAAAAAAAAAAAAAAAAAAAAAA&#10;AAAAAAAAAAg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5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B5Vzx3A9C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B5PjD0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Hk1RzEPQ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O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Br3cibd6mjs+LY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B8zRTM8zD6AAAAAAAAAAAAAAAAAAAAAAAAAAAAAAAAAAAAAAAAAAAAAAAAAAAAAAAAAAAAA&#10;AAAAAAAAAAAAAAAAAAAAAAAAAAAAAAAAAAAAAAAAAAAAAAAAAAAAAAAAAAAAAAAAAAAAAAAAAAAA&#10;AAAAAAAAAAAAAAAAAAAAAeS9gAAAAA98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O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CJAAAAAAAAAAAAAAAAAAAAAAAAAAAAAAAA&#10;AAAAAAAAAAAAAAAAAAAAAAAAAAAAAAAAAAAAAAAAAAAAAAAAAAAAAAAAAAAAAAAAAAAAAAAAAAAA&#10;AAAAAAAAAAAAAAAAAAAAAAAAIg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OR5wD0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HnMPXLzdPvZOqY2R5Wabdmrns+d1AAAAAAAAAAAA&#10;AAAAAAAAAAAAAAAAAAAAAAAAAAAAAAAAAAAAAAAAAAAAAAAAAAAAAAAAAAAAAAAAAAAAAAAAAAAA&#10;AAAAAAAAAAAAAAAAAAAAAAAAAAAAAAAAAAAAAAAAAAAAAAAAAAAAAAAAAAAAAAAAAAAAAAAAAAAA&#10;AAAAAAAAAAAAAAAAAAAAAAAAAAAAAAAAAAAAAAAAAAAAAAAAAAAAAAAAO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k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iQ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OQ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IkAAAAAAAAAAAAAAAAAA&#10;AAAAAAAAAAAAAAAAAAAAAAAAAAAAAAAAAAAAAAAAAAAAAAAAAAAAAAAAAAAAAAAAAAAAAAAAAAAA&#10;AAAAAAAAAAAAAAAAAAAAAAAAAAAAAAAAAAAAAAAAAAAAAAAAAAAACQ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7w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CIAAAAAAAAAAAAHkTzAPQ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eTVEeL15VTFXi9AAAAAAAAAAAAAAAAAAAAAAAAAAAAAAAAAAAAAA&#10;AAAAAAAAAAAAAAAAAAAAAAAAAAAAAAAAAAAAAAAAAAAAAAAAAAAAAAAAAAAAAAAAAAAAAAAAAAAA&#10;AAAAAg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B5TVFXg9O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eTPD0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Ik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DjvAA&#10;AAAAAAAAAB5THEA9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B5VHMcA9HkeD0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fNNcVeD6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B80RER3PoAAAAAAAAAAAAAAAAAAAAAAAAAAAAAAAAAAAAAAAAAAAAAAAAAAAAAAAAAAAAAAAAA&#10;AAAAAAAAAAAAAAAAAAAAAAAAAAAAAAAAAAAAAAAAAAAAAAAAAAAAAAAAAAAAAAAAAAAAAAAAAAAA&#10;AAAAAAAAAAAAAAAAAAAAAAAAAAAAAAAAAAAAAAAAAAAAAAAAAAAAAg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">
                <v:group id="Group 52" o:spid="_x0000_s1027" style="position:absolute;width:48253;height:84283" coordsize="48253,8428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TJQDbFAAAA2wAA&#10;AA8AAAAAAAAAAAAAAAAAqgIAAGRycy9kb3ducmV2LnhtbFBLBQYAAAAABAAEAPoAAACcAwAAAAA=&#10;">
                  <v:shape id="Picture 53" o:spid="_x0000_s1028" type="#_x0000_t75" style="position:absolute;left:476;top:62198;width:47517;height:2208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dHh8TDAAAA2wAAAA8AAABkcnMvZG93bnJldi54bWxEj1FrwjAUhd8H/odwBd9mquIY1SiyOTYH&#10;fdD5Ay7NtSk2N6HJ2u7fL4Lg4+Gc8x3OejvYRnTUhtqxgtk0A0FcOl1zpeD88/H8CiJEZI2NY1Lw&#10;RwG2m9HTGnPtej5Sd4qVSBAOOSowMfpcylAashimzhMn7+JaizHJtpK6xT7BbSPnWfYiLdacFgx6&#10;ejNUXk+/VkHxefCH4l3bstDZt9k3O99de6Um42G3AhFpiI/wvf2lFSwXcPuSfoDc/AM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d0eHxMMAAADbAAAADwAAAAAAAAAAAAAAAACf&#10;AgAAZHJzL2Rvd25yZXYueG1sUEsFBgAAAAAEAAQA9wAAAI8DAAAAAA==&#10;">
                    <v:imagedata r:id="rId71" o:title="CamScanner 12-07-2023 10.01_2" croptop="2764f" cropbottom="43574f" cropright="1941f"/>
                    <v:path arrowok="t"/>
                  </v:shape>
                  <v:shape id="Picture 54" o:spid="_x0000_s1029" type="#_x0000_t75" style="position:absolute;width:48253;height:6323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ASgYLCAAAA2wAAAA8AAABkcnMvZG93bnJldi54bWxEj9FqAjEURN8L/kO4gm81q9hFV6OIINqn&#10;UtcPuG6um8XNzbKJGv++KRT6OMzMGWa1ibYVD+p941jBZJyBIK6cbrhWcC7373MQPiBrbB2Tghd5&#10;2KwHbysstHvyNz1OoRYJwr5ABSaErpDSV4Ys+rHriJN3db3FkGRfS93jM8FtK6dZlkuLDacFgx3t&#10;DFW3090q2E7zxdVe8s/D/atsy7mLZj+JSo2GcbsEESiG//Bf+6gVfMzg90v6AXL9A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QEoGCwgAAANsAAAAPAAAAAAAAAAAAAAAAAJ8C&#10;AABkcnMvZG93bnJldi54bWxQSwUGAAAAAAQABAD3AAAAjgMAAAAA&#10;">
                    <v:imagedata r:id="rId72" o:title="CamScanner 12-07-2023 10.01_1" croptop="3042f" cropbottom="7727f" cropleft="992f" cropright="1707f"/>
                    <v:path arrowok="t"/>
                  </v:shape>
                </v:group>
                <v:shape id="Picture 60" o:spid="_x0000_s1030" type="#_x0000_t75" style="position:absolute;left:32289;top:85820;width:15659;height:1085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3MnGbBAAAA2wAAAA8AAABkcnMvZG93bnJldi54bWxET81qwkAQvgu+wzJCL0U3zUFqdBUtSBP0&#10;kugDDNkxCWZnQ3abpG/fPRQ8fnz/u8NkWjFQ7xrLCj5WEQji0uqGKwX323n5CcJ5ZI2tZVLwSw4O&#10;+/lsh4m2I+c0FL4SIYRdggpq77tESlfWZNCtbEccuIftDfoA+0rqHscQbloZR9FaGmw4NNTY0VdN&#10;5bP4MQpk8x5fimv+Hd/P0WlD2Smb0lypt8V03ILwNPmX+N+dagXrsD58CT9A7v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E3MnGbBAAAA2wAAAA8AAAAAAAAAAAAAAAAAnwIA&#10;AGRycy9kb3ducmV2LnhtbFBLBQYAAAAABAAEAPcAAACNAwAAAAA=&#10;">
                  <v:imagedata r:id="rId73" o:title="CamScanner 12-07-2023 09.47_1" cropbottom="7374f" cropright="36780f" chromakey="white"/>
                  <v:path arrowok="t"/>
                </v:shape>
              </v:group>
            </w:pict>
          </mc:Fallback>
        </mc:AlternateContent>
      </w: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726409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  <w:r>
        <w:rPr>
          <w:noProof/>
          <w:lang w:eastAsia="id-ID"/>
        </w:rPr>
        <w:lastRenderedPageBreak/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6249C3B6" wp14:editId="42E604AB">
                <wp:simplePos x="0" y="0"/>
                <wp:positionH relativeFrom="margin">
                  <wp:align>center</wp:align>
                </wp:positionH>
                <wp:positionV relativeFrom="margin">
                  <wp:align>top</wp:align>
                </wp:positionV>
                <wp:extent cx="5543550" cy="8591550"/>
                <wp:effectExtent l="0" t="0" r="0" b="0"/>
                <wp:wrapSquare wrapText="bothSides"/>
                <wp:docPr id="61" name="Group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43550" cy="8591550"/>
                          <a:chOff x="1" y="323850"/>
                          <a:chExt cx="5543550" cy="8591550"/>
                        </a:xfrm>
                      </wpg:grpSpPr>
                      <pic:pic xmlns:pic="http://schemas.openxmlformats.org/drawingml/2006/picture">
                        <pic:nvPicPr>
                          <pic:cNvPr id="62" name="Picture 62" descr="D:\3-Bismillah Skripsi\Sidang\CamScanner 12-07-2023 09.47_1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4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6122" b="11252"/>
                          <a:stretch/>
                        </pic:blipFill>
                        <pic:spPr bwMode="auto">
                          <a:xfrm>
                            <a:off x="3838575" y="7829550"/>
                            <a:ext cx="156591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3" name="Picture 63" descr="D:\3-Bismillah Skripsi\Sidang\CamScanner 12-07-2023 10.01_3.jp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833" r="3269" b="7328"/>
                          <a:stretch/>
                        </pic:blipFill>
                        <pic:spPr bwMode="auto">
                          <a:xfrm>
                            <a:off x="1" y="323850"/>
                            <a:ext cx="5543550" cy="7505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84F77BA" id="Group 61" o:spid="_x0000_s1026" style="position:absolute;margin-left:0;margin-top:0;width:436.5pt;height:676.5pt;z-index:251672576;mso-position-horizontal:center;mso-position-horizontal-relative:margin;mso-position-vertical:top;mso-position-vertical-relative:margin;mso-width-relative:margin;mso-height-relative:margin" coordorigin=",3238" coordsize="55435,8591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Ne3W7oa1EdsqKbC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B83Q8PnjYvvnAZAYlsxIm6uMPujV6Xo+k995gNsGhJmaET+R8yIvmPE+cx0Cbyzon7glx0gc&#10;xmexr/BsJ6jyuosWj+RbKb+YFx1QcWTVWGjdyutpv5gC47QBoW7Uy2UrVU9/41Ct8HP6DJfOGf8A&#10;39w6DJfOGf8A39wHQBz+gyXzhn/39w6DJfOGf/f3AdAHP6DJfOGf/f3HmRuShar1la9G9a7bf6Ad&#10;IGGpYSzAkm2y9ip9Zm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OUthlbKTPkRyoqbdX7jqnByKKl6Tfx7L/ADf8AdWv8SX1J/qPdWv8AEl9Sf6nHAHY91a/xJfUn&#10;+o91a/xJfUn+pxwB2PdWv8SX1J/qHZWBWqnJJ1p5E/1OOAOxh/5K77a/ghvmjiEVKjlVO167epDe&#10;AAAAfHeCvmPoA0sUx8dZySMc1edV2VNvEhugAAAAAAAAAAAAAAAAAAAAAAAAAeZOdY3dGqI/bqVe&#10;zc00t2mJyyU3uenjb2KbwA0qUEvTyWbCcr3psjfIhug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DBZqxWUTpEXdOxydpnAGh7lV&#10;/jy+tP8AQe5Vf48vrT/Q3wBoe5Vf48vrT/Qe5Vf48vrT/Q3wBoe5Vf48vrT/AEPqYquioqukX6lV&#10;P9DeAHxjWsYjWIiNTsRD6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">
                <v:shape id="Picture 62" o:spid="_x0000_s1027" type="#_x0000_t75" style="position:absolute;left:38385;top:78295;width:15659;height:1085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3GUjXAAAAA2wAAAA8AAABkcnMvZG93bnJldi54bWxEj82KwjAUhfeC7xDuwGxEUxVFq1FEGBjc&#10;qR1me2muTZjmpjRRO29vBMHl4Ts/nPW2c7W4URusZwXjUQaCuPTacqWgOH8NFyBCRNZYeyYF/xRg&#10;u+n31phrf+cj3U6xEqmEQ44KTIxNLmUoDTkMI98QJ3bxrcOYZFtJ3eI9lbtaTrJsLh1aTgsGG9ob&#10;Kv9OV6fAml87kHpmivHU/RQFLQ/Lb63U50e3W4GI1MW3+ZVOHOYTeH5JP0BuHg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3cZSNcAAAADbAAAADwAAAAAAAAAAAAAAAACfAgAA&#10;ZHJzL2Rvd25yZXYueG1sUEsFBgAAAAAEAAQA9wAAAIwDAAAAAA==&#10;">
                  <v:imagedata r:id="rId76" o:title="CamScanner 12-07-2023 09.47_1" cropbottom="7374f" cropleft="36780f" chromakey="white"/>
                  <v:path arrowok="t"/>
                </v:shape>
                <v:shape id="Picture 63" o:spid="_x0000_s1028" type="#_x0000_t75" style="position:absolute;top:3238;width:55435;height:7505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lDdfjDAAAA2wAAAA8AAABkcnMvZG93bnJldi54bWxEj0GLwjAUhO/C/ofwFrxpul0RqUaRXQQV&#10;Qequ92fzbIvNS2lirf/eCILHYWa+YWaLzlSipcaVlhV8DSMQxJnVJecK/v9WgwkI55E1VpZJwZ0c&#10;LOYfvRkm2t44pfbgcxEg7BJUUHhfJ1K6rCCDbmhr4uCdbWPQB9nkUjd4C3BTyTiKxtJgyWGhwJp+&#10;Csouh6tRcLrHer26uk26T3/taLtrN8e4Var/2S2nIDx1/h1+tddawfgbnl/CD5DzB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iUN1+MMAAADbAAAADwAAAAAAAAAAAAAAAACf&#10;AgAAZHJzL2Rvd25yZXYueG1sUEsFBgAAAAAEAAQA9wAAAI8DAAAAAA==&#10;">
                  <v:imagedata r:id="rId77" o:title="CamScanner 12-07-2023 10.01_3" croptop="2512f" cropbottom="4802f" cropright="2142f"/>
                  <v:path arrowok="t"/>
                </v:shape>
                <w10:wrap type="square" anchorx="margin" anchory="margin"/>
              </v:group>
            </w:pict>
          </mc:Fallback>
        </mc:AlternateContent>
      </w:r>
    </w:p>
    <w:p w:rsidR="006363A5" w:rsidRDefault="001D3BC1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1D3BC1">
        <w:rPr>
          <w:rFonts w:ascii="Times New Roman" w:hAnsi="Times New Roman" w:cs="Times New Roman"/>
          <w:b/>
          <w:noProof/>
          <w:sz w:val="24"/>
          <w:lang w:eastAsia="id-ID"/>
        </w:rPr>
        <w:lastRenderedPageBreak/>
        <w:drawing>
          <wp:anchor distT="0" distB="0" distL="114300" distR="114300" simplePos="0" relativeHeight="251676672" behindDoc="0" locked="0" layoutInCell="1" allowOverlap="1" wp14:anchorId="05DAC0A7" wp14:editId="341D6B62">
            <wp:simplePos x="0" y="0"/>
            <wp:positionH relativeFrom="column">
              <wp:posOffset>-1905</wp:posOffset>
            </wp:positionH>
            <wp:positionV relativeFrom="paragraph">
              <wp:posOffset>272415</wp:posOffset>
            </wp:positionV>
            <wp:extent cx="5039360" cy="8734425"/>
            <wp:effectExtent l="0" t="0" r="8890" b="9525"/>
            <wp:wrapNone/>
            <wp:docPr id="83" name="Picture 83" descr="D:\3-Bismillah Skripsi\Lampiran\scn\CamScanner 07-08-2023 22.21_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3-Bismillah Skripsi\Lampiran\scn\CamScanner 07-08-2023 22.21_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187"/>
                    <a:stretch/>
                  </pic:blipFill>
                  <pic:spPr bwMode="auto">
                    <a:xfrm>
                      <a:off x="0" y="0"/>
                      <a:ext cx="5039360" cy="873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363A5">
        <w:rPr>
          <w:rFonts w:ascii="Times New Roman" w:hAnsi="Times New Roman" w:cs="Times New Roman"/>
          <w:b/>
          <w:sz w:val="24"/>
        </w:rPr>
        <w:t>Berita Acara Bimbingan Skripsi</w:t>
      </w: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165288" w:rsidRDefault="00165288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Pr="006363A5" w:rsidRDefault="006363A5" w:rsidP="006363A5">
      <w:pPr>
        <w:tabs>
          <w:tab w:val="left" w:pos="1740"/>
        </w:tabs>
        <w:rPr>
          <w:rFonts w:ascii="Times New Roman" w:hAnsi="Times New Roman" w:cs="Times New Roman"/>
          <w:b/>
          <w:sz w:val="24"/>
        </w:rPr>
      </w:pPr>
    </w:p>
    <w:p w:rsidR="006363A5" w:rsidRDefault="001D3BC1" w:rsidP="00BA6FFD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 w:rsidRPr="001D3BC1">
        <w:rPr>
          <w:rFonts w:ascii="Times New Roman" w:hAnsi="Times New Roman" w:cs="Times New Roman"/>
          <w:noProof/>
          <w:sz w:val="24"/>
          <w:lang w:eastAsia="id-ID"/>
        </w:rPr>
        <w:lastRenderedPageBreak/>
        <w:drawing>
          <wp:anchor distT="0" distB="0" distL="114300" distR="114300" simplePos="0" relativeHeight="251677696" behindDoc="0" locked="0" layoutInCell="1" allowOverlap="1" wp14:anchorId="2C95D98E" wp14:editId="0BC7D60F">
            <wp:simplePos x="0" y="0"/>
            <wp:positionH relativeFrom="column">
              <wp:posOffset>-1656</wp:posOffset>
            </wp:positionH>
            <wp:positionV relativeFrom="paragraph">
              <wp:posOffset>253365</wp:posOffset>
            </wp:positionV>
            <wp:extent cx="5039360" cy="8371618"/>
            <wp:effectExtent l="0" t="0" r="8890" b="0"/>
            <wp:wrapNone/>
            <wp:docPr id="84" name="Picture 84" descr="D:\3-Bismillah Skripsi\Lampiran\scn\CamScanner 07-08-2023 22.21_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3-Bismillah Skripsi\Lampiran\scn\CamScanner 07-08-2023 22.21_4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63" b="3911"/>
                    <a:stretch/>
                  </pic:blipFill>
                  <pic:spPr bwMode="auto">
                    <a:xfrm>
                      <a:off x="0" y="0"/>
                      <a:ext cx="5039360" cy="8371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363A5">
        <w:rPr>
          <w:rFonts w:ascii="Times New Roman" w:hAnsi="Times New Roman" w:cs="Times New Roman"/>
          <w:b/>
          <w:sz w:val="24"/>
        </w:rPr>
        <w:t>Berita Acara Ujian Skripsi</w:t>
      </w: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6363A5" w:rsidRDefault="006363A5" w:rsidP="00F51E3D">
      <w:pPr>
        <w:tabs>
          <w:tab w:val="left" w:pos="1740"/>
        </w:tabs>
        <w:rPr>
          <w:rFonts w:ascii="Times New Roman" w:hAnsi="Times New Roman" w:cs="Times New Roman"/>
          <w:sz w:val="24"/>
        </w:rPr>
      </w:pPr>
    </w:p>
    <w:p w:rsidR="00552A7B" w:rsidRDefault="00552A7B" w:rsidP="00552A7B">
      <w:pPr>
        <w:pStyle w:val="ListParagraph"/>
        <w:numPr>
          <w:ilvl w:val="0"/>
          <w:numId w:val="37"/>
        </w:numPr>
        <w:tabs>
          <w:tab w:val="left" w:pos="1740"/>
        </w:tabs>
        <w:ind w:left="284" w:hanging="284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okumentasi</w:t>
      </w:r>
    </w:p>
    <w:p w:rsidR="00F51E3D" w:rsidRDefault="00F51E3D" w:rsidP="00F51E3D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 w:rsidRPr="00A2452E"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 wp14:anchorId="4F3859AC" wp14:editId="3FD506DC">
            <wp:extent cx="4147898" cy="2340000"/>
            <wp:effectExtent l="0" t="0" r="5080" b="3175"/>
            <wp:docPr id="80" name="Picture 80" descr="D:\3-Bismillah Skripsi\Lampiran\IMG202211301033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-Bismillah Skripsi\Lampiran\IMG20221130103351.jpg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7898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420D53" w:rsidP="00420D53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engisian Angket kelas VIII A</w:t>
      </w:r>
    </w:p>
    <w:p w:rsidR="00F51E3D" w:rsidRDefault="00F51E3D" w:rsidP="00F51E3D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 w:rsidRPr="00A2452E"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 wp14:anchorId="6A74F006" wp14:editId="232908AC">
            <wp:extent cx="4147898" cy="2340000"/>
            <wp:effectExtent l="0" t="0" r="5080" b="3175"/>
            <wp:docPr id="81" name="Picture 81" descr="D:\3-Bismillah Skripsi\Lampiran\IMG202211300955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3-Bismillah Skripsi\Lampiran\IMG20221130095501.jpg"/>
                    <pic:cNvPicPr>
                      <a:picLocks noChangeAspect="1" noChangeArrowheads="1"/>
                    </pic:cNvPicPr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7898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1E3D" w:rsidRDefault="00420D53" w:rsidP="00420D53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engisian Angket Kelas VIII B</w:t>
      </w:r>
    </w:p>
    <w:p w:rsidR="00F51E3D" w:rsidRDefault="00F51E3D" w:rsidP="00B60BC1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 w:rsidRPr="00A2452E">
        <w:rPr>
          <w:rFonts w:ascii="Times New Roman" w:hAnsi="Times New Roman" w:cs="Times New Roman"/>
          <w:noProof/>
          <w:sz w:val="24"/>
          <w:lang w:eastAsia="id-ID"/>
        </w:rPr>
        <w:drawing>
          <wp:inline distT="0" distB="0" distL="0" distR="0" wp14:anchorId="783E76F0" wp14:editId="0F65C7D5">
            <wp:extent cx="4147898" cy="2340000"/>
            <wp:effectExtent l="0" t="0" r="5080" b="3175"/>
            <wp:docPr id="82" name="Picture 82" descr="D:\3-Bismillah Skripsi\Lampiran\IMG202211301002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3-Bismillah Skripsi\Lampiran\IMG20221130100224.jpg"/>
                    <pic:cNvPicPr>
                      <a:picLocks noChangeAspect="1" noChangeArrowheads="1"/>
                    </pic:cNvPicPr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7898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0D53" w:rsidRDefault="00420D53" w:rsidP="00B60BC1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engisian Angket Kelas VIII C</w:t>
      </w:r>
    </w:p>
    <w:p w:rsidR="00FD69B2" w:rsidRPr="00B60BC1" w:rsidRDefault="00FD69B2" w:rsidP="00B60BC1">
      <w:pPr>
        <w:tabs>
          <w:tab w:val="left" w:pos="1740"/>
        </w:tabs>
        <w:jc w:val="center"/>
        <w:rPr>
          <w:rFonts w:ascii="Times New Roman" w:hAnsi="Times New Roman" w:cs="Times New Roman"/>
          <w:sz w:val="24"/>
        </w:rPr>
      </w:pPr>
      <w:r w:rsidRPr="00CE6718">
        <w:rPr>
          <w:rFonts w:ascii="Times New Roman" w:hAnsi="Times New Roman" w:cs="Times New Roman"/>
          <w:noProof/>
          <w:sz w:val="24"/>
          <w:lang w:eastAsia="id-ID"/>
        </w:rPr>
        <w:lastRenderedPageBreak/>
        <w:drawing>
          <wp:inline distT="0" distB="0" distL="0" distR="0" wp14:anchorId="40985EB8" wp14:editId="30768E30">
            <wp:extent cx="5039793" cy="7058025"/>
            <wp:effectExtent l="0" t="0" r="8890" b="0"/>
            <wp:docPr id="65" name="Picture 65" descr="D:\3-Bismillah Skripsi\2-bebas perpus\CamScanner 10-08-2023 13.22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-Bismillah Skripsi\2-bebas perpus\CamScanner 10-08-2023 13.22_1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30"/>
                    <a:stretch/>
                  </pic:blipFill>
                  <pic:spPr bwMode="auto">
                    <a:xfrm>
                      <a:off x="0" y="0"/>
                      <a:ext cx="5039995" cy="7058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3" w:name="_GoBack"/>
      <w:bookmarkEnd w:id="3"/>
    </w:p>
    <w:sectPr w:rsidR="00FD69B2" w:rsidRPr="00B60BC1" w:rsidSect="00B60BC1">
      <w:headerReference w:type="first" r:id="rId84"/>
      <w:footerReference w:type="first" r:id="rId85"/>
      <w:pgSz w:w="11906" w:h="16838" w:code="9"/>
      <w:pgMar w:top="1701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A1F78" w:rsidRDefault="00CA1F78">
      <w:pPr>
        <w:spacing w:after="0" w:line="240" w:lineRule="auto"/>
      </w:pPr>
      <w:r>
        <w:separator/>
      </w:r>
    </w:p>
  </w:endnote>
  <w:endnote w:type="continuationSeparator" w:id="0">
    <w:p w:rsidR="00CA1F78" w:rsidRDefault="00CA1F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5425987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45EE4" w:rsidRDefault="00A45EE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69B2">
          <w:rPr>
            <w:noProof/>
          </w:rPr>
          <w:t>67</w:t>
        </w:r>
        <w:r>
          <w:rPr>
            <w:noProof/>
          </w:rPr>
          <w:fldChar w:fldCharType="end"/>
        </w:r>
      </w:p>
    </w:sdtContent>
  </w:sdt>
  <w:p w:rsidR="00A45EE4" w:rsidRDefault="00A45EE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45EE4" w:rsidRDefault="00A45EE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45EE4" w:rsidRDefault="00A45EE4">
    <w:pPr>
      <w:jc w:val="center"/>
    </w:pPr>
  </w:p>
  <w:p w:rsidR="00A45EE4" w:rsidRDefault="00A45EE4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A1F78" w:rsidRDefault="00CA1F78">
      <w:pPr>
        <w:spacing w:after="0" w:line="240" w:lineRule="auto"/>
      </w:pPr>
      <w:r>
        <w:separator/>
      </w:r>
    </w:p>
  </w:footnote>
  <w:footnote w:type="continuationSeparator" w:id="0">
    <w:p w:rsidR="00CA1F78" w:rsidRDefault="00CA1F78">
      <w:pPr>
        <w:spacing w:after="0" w:line="240" w:lineRule="auto"/>
      </w:pPr>
      <w:r>
        <w:continuationSeparator/>
      </w:r>
    </w:p>
  </w:footnote>
  <w:footnote w:id="1">
    <w:p w:rsidR="00A45EE4" w:rsidRPr="00741F9C" w:rsidRDefault="00A45EE4" w:rsidP="00F51E3D">
      <w:pPr>
        <w:pStyle w:val="FootnoteText"/>
      </w:pPr>
      <w:r>
        <w:t>Rian Prasetyo,</w:t>
      </w:r>
      <w:r>
        <w:rPr>
          <w:i/>
        </w:rPr>
        <w:t>”Analisi Hambatan Belajar pada Mata Pelajaran Teknologi Mekanik Program Keahlian Teknik Pemesinan”</w:t>
      </w:r>
      <w:r>
        <w:t>.Yogyakarata: 2015</w:t>
      </w:r>
    </w:p>
    <w:p w:rsidR="00A45EE4" w:rsidRDefault="00A45EE4" w:rsidP="00F51E3D">
      <w:pPr>
        <w:pStyle w:val="FootnoteText"/>
      </w:pPr>
    </w:p>
  </w:footnote>
  <w:footnote w:id="2">
    <w:p w:rsidR="00A45EE4" w:rsidRPr="00741F9C" w:rsidRDefault="00A45EE4" w:rsidP="00F51E3D">
      <w:pPr>
        <w:pStyle w:val="FootnoteText"/>
      </w:pPr>
      <w:r>
        <w:t>Rian Prasetyo,</w:t>
      </w:r>
      <w:r>
        <w:rPr>
          <w:i/>
        </w:rPr>
        <w:t>”Analisi Hambatan Belajar pada Mata Pelajaran Teknologi Mekanik Program Keahlian Teknik Pemesinan”</w:t>
      </w:r>
      <w:r>
        <w:t>.Yogyakarata: 2015</w:t>
      </w:r>
    </w:p>
  </w:footnote>
  <w:footnote w:id="3">
    <w:p w:rsidR="00A45EE4" w:rsidRPr="001F45B2" w:rsidRDefault="00A45EE4" w:rsidP="00F51E3D">
      <w:pPr>
        <w:pStyle w:val="FootnoteText"/>
      </w:pPr>
      <w:r>
        <w:t>Heris Hendriana, dkk.</w:t>
      </w:r>
      <w:r>
        <w:rPr>
          <w:i/>
        </w:rPr>
        <w:t xml:space="preserve">Hard Skills dan Shoft Skills. </w:t>
      </w:r>
      <w:r>
        <w:t>Refika Aditama. Bandung. 2017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45EE4" w:rsidRDefault="00A45EE4">
    <w:pPr>
      <w:pStyle w:val="Header"/>
      <w:jc w:val="right"/>
    </w:pPr>
  </w:p>
  <w:p w:rsidR="00A45EE4" w:rsidRDefault="00A45EE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08220728"/>
      <w:docPartObj>
        <w:docPartGallery w:val="Page Numbers (Top of Page)"/>
        <w:docPartUnique/>
      </w:docPartObj>
    </w:sdtPr>
    <w:sdtEndPr>
      <w:rPr>
        <w:noProof/>
      </w:rPr>
    </w:sdtEndPr>
    <w:sdtContent>
      <w:p w:rsidR="00A45EE4" w:rsidRDefault="00A45EE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69B2">
          <w:rPr>
            <w:noProof/>
          </w:rPr>
          <w:t>115</w:t>
        </w:r>
        <w:r>
          <w:rPr>
            <w:noProof/>
          </w:rPr>
          <w:fldChar w:fldCharType="end"/>
        </w:r>
      </w:p>
    </w:sdtContent>
  </w:sdt>
  <w:p w:rsidR="00A45EE4" w:rsidRDefault="00A45EE4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449319985"/>
      <w:docPartObj>
        <w:docPartGallery w:val="Page Numbers (Top of Page)"/>
        <w:docPartUnique/>
      </w:docPartObj>
    </w:sdtPr>
    <w:sdtEndPr>
      <w:rPr>
        <w:noProof/>
      </w:rPr>
    </w:sdtEndPr>
    <w:sdtContent>
      <w:p w:rsidR="00A45EE4" w:rsidRDefault="00A45EE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69B2">
          <w:rPr>
            <w:noProof/>
          </w:rPr>
          <w:t>90</w:t>
        </w:r>
        <w:r>
          <w:rPr>
            <w:noProof/>
          </w:rPr>
          <w:fldChar w:fldCharType="end"/>
        </w:r>
      </w:p>
    </w:sdtContent>
  </w:sdt>
  <w:p w:rsidR="00A45EE4" w:rsidRDefault="00A45EE4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E96633"/>
    <w:multiLevelType w:val="hybridMultilevel"/>
    <w:tmpl w:val="92AE949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504D51"/>
    <w:multiLevelType w:val="hybridMultilevel"/>
    <w:tmpl w:val="8476354C"/>
    <w:lvl w:ilvl="0" w:tplc="AA7E22D4">
      <w:start w:val="1"/>
      <w:numFmt w:val="decimal"/>
      <w:lvlText w:val="%1."/>
      <w:lvlJc w:val="left"/>
      <w:pPr>
        <w:ind w:left="2345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2">
    <w:nsid w:val="105E08B2"/>
    <w:multiLevelType w:val="hybridMultilevel"/>
    <w:tmpl w:val="93FEFB16"/>
    <w:lvl w:ilvl="0" w:tplc="792E7F20">
      <w:start w:val="1"/>
      <w:numFmt w:val="decimal"/>
      <w:lvlText w:val="Lampiran 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2062901"/>
    <w:multiLevelType w:val="hybridMultilevel"/>
    <w:tmpl w:val="A4F839D4"/>
    <w:lvl w:ilvl="0" w:tplc="DA7EA320">
      <w:start w:val="1"/>
      <w:numFmt w:val="lowerLetter"/>
      <w:lvlText w:val="%1.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4">
    <w:nsid w:val="19C30168"/>
    <w:multiLevelType w:val="hybridMultilevel"/>
    <w:tmpl w:val="18306730"/>
    <w:lvl w:ilvl="0" w:tplc="0E868628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">
    <w:nsid w:val="1A3B78E8"/>
    <w:multiLevelType w:val="hybridMultilevel"/>
    <w:tmpl w:val="26EA4694"/>
    <w:lvl w:ilvl="0" w:tplc="2B8AB0BE">
      <w:start w:val="1"/>
      <w:numFmt w:val="decimal"/>
      <w:lvlText w:val="%1."/>
      <w:lvlJc w:val="left"/>
      <w:pPr>
        <w:ind w:left="927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>
    <w:nsid w:val="22863921"/>
    <w:multiLevelType w:val="hybridMultilevel"/>
    <w:tmpl w:val="92AE949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7E35B11"/>
    <w:multiLevelType w:val="hybridMultilevel"/>
    <w:tmpl w:val="D55221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BCC6CCD"/>
    <w:multiLevelType w:val="hybridMultilevel"/>
    <w:tmpl w:val="8476354C"/>
    <w:lvl w:ilvl="0" w:tplc="AA7E22D4">
      <w:start w:val="1"/>
      <w:numFmt w:val="decimal"/>
      <w:lvlText w:val="%1."/>
      <w:lvlJc w:val="left"/>
      <w:pPr>
        <w:ind w:left="2345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9">
    <w:nsid w:val="2C394A63"/>
    <w:multiLevelType w:val="hybridMultilevel"/>
    <w:tmpl w:val="2A7C2FB0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2D850EDA"/>
    <w:multiLevelType w:val="hybridMultilevel"/>
    <w:tmpl w:val="93FEFB16"/>
    <w:lvl w:ilvl="0" w:tplc="792E7F20">
      <w:start w:val="1"/>
      <w:numFmt w:val="decimal"/>
      <w:lvlText w:val="Lampiran 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FE17F15"/>
    <w:multiLevelType w:val="hybridMultilevel"/>
    <w:tmpl w:val="2A7C2FB0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>
    <w:nsid w:val="35F23999"/>
    <w:multiLevelType w:val="hybridMultilevel"/>
    <w:tmpl w:val="3FBC97E6"/>
    <w:lvl w:ilvl="0" w:tplc="C0A4F36C">
      <w:start w:val="1"/>
      <w:numFmt w:val="lowerLetter"/>
      <w:lvlText w:val="%1.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3">
    <w:nsid w:val="39F35482"/>
    <w:multiLevelType w:val="hybridMultilevel"/>
    <w:tmpl w:val="9AC638E0"/>
    <w:lvl w:ilvl="0" w:tplc="4DBED4EA">
      <w:start w:val="1"/>
      <w:numFmt w:val="lowerLetter"/>
      <w:lvlText w:val="%1.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4">
    <w:nsid w:val="3A6023C5"/>
    <w:multiLevelType w:val="hybridMultilevel"/>
    <w:tmpl w:val="CD4089F6"/>
    <w:lvl w:ilvl="0" w:tplc="0421000F">
      <w:start w:val="1"/>
      <w:numFmt w:val="decimal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>
    <w:nsid w:val="3E4A5C9D"/>
    <w:multiLevelType w:val="hybridMultilevel"/>
    <w:tmpl w:val="92AE949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EB26D7A"/>
    <w:multiLevelType w:val="hybridMultilevel"/>
    <w:tmpl w:val="9A2067DE"/>
    <w:lvl w:ilvl="0" w:tplc="83F036D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7">
    <w:nsid w:val="45AA3F46"/>
    <w:multiLevelType w:val="hybridMultilevel"/>
    <w:tmpl w:val="632C0F00"/>
    <w:lvl w:ilvl="0" w:tplc="CDCCC244">
      <w:start w:val="1"/>
      <w:numFmt w:val="lowerLetter"/>
      <w:lvlText w:val="%1)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8">
    <w:nsid w:val="4AEF012F"/>
    <w:multiLevelType w:val="hybridMultilevel"/>
    <w:tmpl w:val="4936FBEA"/>
    <w:lvl w:ilvl="0" w:tplc="36466940">
      <w:start w:val="1"/>
      <w:numFmt w:val="decimal"/>
      <w:lvlText w:val="%1.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9">
    <w:nsid w:val="50690BC5"/>
    <w:multiLevelType w:val="hybridMultilevel"/>
    <w:tmpl w:val="2A7C2FB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2747120"/>
    <w:multiLevelType w:val="hybridMultilevel"/>
    <w:tmpl w:val="DAA0B17A"/>
    <w:lvl w:ilvl="0" w:tplc="046299C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4AD3EFB"/>
    <w:multiLevelType w:val="hybridMultilevel"/>
    <w:tmpl w:val="11425AA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54218A5"/>
    <w:multiLevelType w:val="hybridMultilevel"/>
    <w:tmpl w:val="2A7C2FB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8B9797E"/>
    <w:multiLevelType w:val="hybridMultilevel"/>
    <w:tmpl w:val="DAA0B17A"/>
    <w:lvl w:ilvl="0" w:tplc="046299C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ABB7E12"/>
    <w:multiLevelType w:val="hybridMultilevel"/>
    <w:tmpl w:val="DAA0B17A"/>
    <w:lvl w:ilvl="0" w:tplc="046299C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CD635E9"/>
    <w:multiLevelType w:val="hybridMultilevel"/>
    <w:tmpl w:val="8A8C7D78"/>
    <w:lvl w:ilvl="0" w:tplc="5120A014">
      <w:start w:val="1"/>
      <w:numFmt w:val="decimal"/>
      <w:lvlText w:val="%1."/>
      <w:lvlJc w:val="left"/>
      <w:pPr>
        <w:ind w:left="4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140" w:hanging="360"/>
      </w:pPr>
    </w:lvl>
    <w:lvl w:ilvl="2" w:tplc="0421001B" w:tentative="1">
      <w:start w:val="1"/>
      <w:numFmt w:val="lowerRoman"/>
      <w:lvlText w:val="%3."/>
      <w:lvlJc w:val="right"/>
      <w:pPr>
        <w:ind w:left="1860" w:hanging="180"/>
      </w:pPr>
    </w:lvl>
    <w:lvl w:ilvl="3" w:tplc="0421000F" w:tentative="1">
      <w:start w:val="1"/>
      <w:numFmt w:val="decimal"/>
      <w:lvlText w:val="%4."/>
      <w:lvlJc w:val="left"/>
      <w:pPr>
        <w:ind w:left="2580" w:hanging="360"/>
      </w:pPr>
    </w:lvl>
    <w:lvl w:ilvl="4" w:tplc="04210019" w:tentative="1">
      <w:start w:val="1"/>
      <w:numFmt w:val="lowerLetter"/>
      <w:lvlText w:val="%5."/>
      <w:lvlJc w:val="left"/>
      <w:pPr>
        <w:ind w:left="3300" w:hanging="360"/>
      </w:pPr>
    </w:lvl>
    <w:lvl w:ilvl="5" w:tplc="0421001B" w:tentative="1">
      <w:start w:val="1"/>
      <w:numFmt w:val="lowerRoman"/>
      <w:lvlText w:val="%6."/>
      <w:lvlJc w:val="right"/>
      <w:pPr>
        <w:ind w:left="4020" w:hanging="180"/>
      </w:pPr>
    </w:lvl>
    <w:lvl w:ilvl="6" w:tplc="0421000F" w:tentative="1">
      <w:start w:val="1"/>
      <w:numFmt w:val="decimal"/>
      <w:lvlText w:val="%7."/>
      <w:lvlJc w:val="left"/>
      <w:pPr>
        <w:ind w:left="4740" w:hanging="360"/>
      </w:pPr>
    </w:lvl>
    <w:lvl w:ilvl="7" w:tplc="04210019" w:tentative="1">
      <w:start w:val="1"/>
      <w:numFmt w:val="lowerLetter"/>
      <w:lvlText w:val="%8."/>
      <w:lvlJc w:val="left"/>
      <w:pPr>
        <w:ind w:left="5460" w:hanging="360"/>
      </w:pPr>
    </w:lvl>
    <w:lvl w:ilvl="8" w:tplc="0421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6">
    <w:nsid w:val="5F1F72F1"/>
    <w:multiLevelType w:val="hybridMultilevel"/>
    <w:tmpl w:val="A0E6365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15F371C"/>
    <w:multiLevelType w:val="hybridMultilevel"/>
    <w:tmpl w:val="D5A21F74"/>
    <w:lvl w:ilvl="0" w:tplc="0421000F">
      <w:start w:val="1"/>
      <w:numFmt w:val="decimal"/>
      <w:lvlText w:val="%1."/>
      <w:lvlJc w:val="left"/>
      <w:pPr>
        <w:ind w:left="2705" w:hanging="360"/>
      </w:pPr>
    </w:lvl>
    <w:lvl w:ilvl="1" w:tplc="04210019" w:tentative="1">
      <w:start w:val="1"/>
      <w:numFmt w:val="lowerLetter"/>
      <w:lvlText w:val="%2."/>
      <w:lvlJc w:val="left"/>
      <w:pPr>
        <w:ind w:left="3425" w:hanging="360"/>
      </w:pPr>
    </w:lvl>
    <w:lvl w:ilvl="2" w:tplc="0421001B" w:tentative="1">
      <w:start w:val="1"/>
      <w:numFmt w:val="lowerRoman"/>
      <w:lvlText w:val="%3."/>
      <w:lvlJc w:val="right"/>
      <w:pPr>
        <w:ind w:left="4145" w:hanging="180"/>
      </w:pPr>
    </w:lvl>
    <w:lvl w:ilvl="3" w:tplc="0421000F" w:tentative="1">
      <w:start w:val="1"/>
      <w:numFmt w:val="decimal"/>
      <w:lvlText w:val="%4."/>
      <w:lvlJc w:val="left"/>
      <w:pPr>
        <w:ind w:left="4865" w:hanging="360"/>
      </w:pPr>
    </w:lvl>
    <w:lvl w:ilvl="4" w:tplc="04210019" w:tentative="1">
      <w:start w:val="1"/>
      <w:numFmt w:val="lowerLetter"/>
      <w:lvlText w:val="%5."/>
      <w:lvlJc w:val="left"/>
      <w:pPr>
        <w:ind w:left="5585" w:hanging="360"/>
      </w:pPr>
    </w:lvl>
    <w:lvl w:ilvl="5" w:tplc="0421001B" w:tentative="1">
      <w:start w:val="1"/>
      <w:numFmt w:val="lowerRoman"/>
      <w:lvlText w:val="%6."/>
      <w:lvlJc w:val="right"/>
      <w:pPr>
        <w:ind w:left="6305" w:hanging="180"/>
      </w:pPr>
    </w:lvl>
    <w:lvl w:ilvl="6" w:tplc="0421000F" w:tentative="1">
      <w:start w:val="1"/>
      <w:numFmt w:val="decimal"/>
      <w:lvlText w:val="%7."/>
      <w:lvlJc w:val="left"/>
      <w:pPr>
        <w:ind w:left="7025" w:hanging="360"/>
      </w:pPr>
    </w:lvl>
    <w:lvl w:ilvl="7" w:tplc="04210019" w:tentative="1">
      <w:start w:val="1"/>
      <w:numFmt w:val="lowerLetter"/>
      <w:lvlText w:val="%8."/>
      <w:lvlJc w:val="left"/>
      <w:pPr>
        <w:ind w:left="7745" w:hanging="360"/>
      </w:pPr>
    </w:lvl>
    <w:lvl w:ilvl="8" w:tplc="0421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28">
    <w:nsid w:val="67420A93"/>
    <w:multiLevelType w:val="hybridMultilevel"/>
    <w:tmpl w:val="83664AB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D9D698C"/>
    <w:multiLevelType w:val="hybridMultilevel"/>
    <w:tmpl w:val="3D58AD74"/>
    <w:lvl w:ilvl="0" w:tplc="053400D8">
      <w:start w:val="1"/>
      <w:numFmt w:val="decimal"/>
      <w:lvlText w:val="%1."/>
      <w:lvlJc w:val="left"/>
      <w:pPr>
        <w:ind w:left="2345" w:hanging="360"/>
      </w:pPr>
      <w:rPr>
        <w:rFonts w:hint="default"/>
        <w:sz w:val="24"/>
      </w:rPr>
    </w:lvl>
    <w:lvl w:ilvl="1" w:tplc="04210019">
      <w:start w:val="1"/>
      <w:numFmt w:val="lowerLetter"/>
      <w:lvlText w:val="%2."/>
      <w:lvlJc w:val="left"/>
      <w:pPr>
        <w:ind w:left="3065" w:hanging="360"/>
      </w:pPr>
    </w:lvl>
    <w:lvl w:ilvl="2" w:tplc="0421001B">
      <w:start w:val="1"/>
      <w:numFmt w:val="lowerRoman"/>
      <w:lvlText w:val="%3."/>
      <w:lvlJc w:val="right"/>
      <w:pPr>
        <w:ind w:left="3785" w:hanging="180"/>
      </w:pPr>
    </w:lvl>
    <w:lvl w:ilvl="3" w:tplc="0421000F">
      <w:start w:val="1"/>
      <w:numFmt w:val="decimal"/>
      <w:lvlText w:val="%4."/>
      <w:lvlJc w:val="left"/>
      <w:pPr>
        <w:ind w:left="4505" w:hanging="360"/>
      </w:pPr>
    </w:lvl>
    <w:lvl w:ilvl="4" w:tplc="BF34ADE2">
      <w:start w:val="1"/>
      <w:numFmt w:val="bullet"/>
      <w:lvlText w:val="-"/>
      <w:lvlJc w:val="left"/>
      <w:pPr>
        <w:ind w:left="5225" w:hanging="360"/>
      </w:pPr>
      <w:rPr>
        <w:rFonts w:ascii="Times New Roman" w:eastAsiaTheme="minorHAnsi" w:hAnsi="Times New Roman" w:cs="Times New Roman" w:hint="default"/>
      </w:r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30">
    <w:nsid w:val="6F210A80"/>
    <w:multiLevelType w:val="hybridMultilevel"/>
    <w:tmpl w:val="92AE949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0343AA3"/>
    <w:multiLevelType w:val="hybridMultilevel"/>
    <w:tmpl w:val="5FFE008A"/>
    <w:lvl w:ilvl="0" w:tplc="93B06A1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2">
    <w:nsid w:val="768A61D0"/>
    <w:multiLevelType w:val="multilevel"/>
    <w:tmpl w:val="96F485AE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ind w:left="1925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>
    <w:nsid w:val="771127C9"/>
    <w:multiLevelType w:val="hybridMultilevel"/>
    <w:tmpl w:val="9AC638E0"/>
    <w:lvl w:ilvl="0" w:tplc="4DBED4EA">
      <w:start w:val="1"/>
      <w:numFmt w:val="lowerLetter"/>
      <w:lvlText w:val="%1."/>
      <w:lvlJc w:val="left"/>
      <w:pPr>
        <w:ind w:left="234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065" w:hanging="360"/>
      </w:pPr>
    </w:lvl>
    <w:lvl w:ilvl="2" w:tplc="0421001B" w:tentative="1">
      <w:start w:val="1"/>
      <w:numFmt w:val="lowerRoman"/>
      <w:lvlText w:val="%3."/>
      <w:lvlJc w:val="right"/>
      <w:pPr>
        <w:ind w:left="3785" w:hanging="180"/>
      </w:pPr>
    </w:lvl>
    <w:lvl w:ilvl="3" w:tplc="0421000F" w:tentative="1">
      <w:start w:val="1"/>
      <w:numFmt w:val="decimal"/>
      <w:lvlText w:val="%4."/>
      <w:lvlJc w:val="left"/>
      <w:pPr>
        <w:ind w:left="4505" w:hanging="360"/>
      </w:pPr>
    </w:lvl>
    <w:lvl w:ilvl="4" w:tplc="04210019" w:tentative="1">
      <w:start w:val="1"/>
      <w:numFmt w:val="lowerLetter"/>
      <w:lvlText w:val="%5."/>
      <w:lvlJc w:val="left"/>
      <w:pPr>
        <w:ind w:left="5225" w:hanging="360"/>
      </w:pPr>
    </w:lvl>
    <w:lvl w:ilvl="5" w:tplc="0421001B" w:tentative="1">
      <w:start w:val="1"/>
      <w:numFmt w:val="lowerRoman"/>
      <w:lvlText w:val="%6."/>
      <w:lvlJc w:val="right"/>
      <w:pPr>
        <w:ind w:left="5945" w:hanging="180"/>
      </w:pPr>
    </w:lvl>
    <w:lvl w:ilvl="6" w:tplc="0421000F" w:tentative="1">
      <w:start w:val="1"/>
      <w:numFmt w:val="decimal"/>
      <w:lvlText w:val="%7."/>
      <w:lvlJc w:val="left"/>
      <w:pPr>
        <w:ind w:left="6665" w:hanging="360"/>
      </w:pPr>
    </w:lvl>
    <w:lvl w:ilvl="7" w:tplc="04210019" w:tentative="1">
      <w:start w:val="1"/>
      <w:numFmt w:val="lowerLetter"/>
      <w:lvlText w:val="%8."/>
      <w:lvlJc w:val="left"/>
      <w:pPr>
        <w:ind w:left="7385" w:hanging="360"/>
      </w:pPr>
    </w:lvl>
    <w:lvl w:ilvl="8" w:tplc="0421001B" w:tentative="1">
      <w:start w:val="1"/>
      <w:numFmt w:val="lowerRoman"/>
      <w:lvlText w:val="%9."/>
      <w:lvlJc w:val="right"/>
      <w:pPr>
        <w:ind w:left="8105" w:hanging="180"/>
      </w:pPr>
    </w:lvl>
  </w:abstractNum>
  <w:num w:numId="1">
    <w:abstractNumId w:val="32"/>
  </w:num>
  <w:num w:numId="2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6"/>
  </w:num>
  <w:num w:numId="4">
    <w:abstractNumId w:val="15"/>
  </w:num>
  <w:num w:numId="5">
    <w:abstractNumId w:val="0"/>
  </w:num>
  <w:num w:numId="6">
    <w:abstractNumId w:val="6"/>
  </w:num>
  <w:num w:numId="7">
    <w:abstractNumId w:val="30"/>
  </w:num>
  <w:num w:numId="8">
    <w:abstractNumId w:val="7"/>
  </w:num>
  <w:num w:numId="9">
    <w:abstractNumId w:val="14"/>
  </w:num>
  <w:num w:numId="10">
    <w:abstractNumId w:val="18"/>
  </w:num>
  <w:num w:numId="11">
    <w:abstractNumId w:val="27"/>
  </w:num>
  <w:num w:numId="12">
    <w:abstractNumId w:val="29"/>
  </w:num>
  <w:num w:numId="13">
    <w:abstractNumId w:val="17"/>
  </w:num>
  <w:num w:numId="14">
    <w:abstractNumId w:val="33"/>
  </w:num>
  <w:num w:numId="15">
    <w:abstractNumId w:val="13"/>
  </w:num>
  <w:num w:numId="16">
    <w:abstractNumId w:val="3"/>
  </w:num>
  <w:num w:numId="17">
    <w:abstractNumId w:val="12"/>
  </w:num>
  <w:num w:numId="18">
    <w:abstractNumId w:val="16"/>
  </w:num>
  <w:num w:numId="19">
    <w:abstractNumId w:val="31"/>
  </w:num>
  <w:num w:numId="20">
    <w:abstractNumId w:val="1"/>
  </w:num>
  <w:num w:numId="21">
    <w:abstractNumId w:val="8"/>
  </w:num>
  <w:num w:numId="22">
    <w:abstractNumId w:val="4"/>
  </w:num>
  <w:num w:numId="23">
    <w:abstractNumId w:val="10"/>
  </w:num>
  <w:num w:numId="24">
    <w:abstractNumId w:val="5"/>
  </w:num>
  <w:num w:numId="25">
    <w:abstractNumId w:val="19"/>
  </w:num>
  <w:num w:numId="26">
    <w:abstractNumId w:val="22"/>
  </w:num>
  <w:num w:numId="27">
    <w:abstractNumId w:val="11"/>
  </w:num>
  <w:num w:numId="28">
    <w:abstractNumId w:val="24"/>
  </w:num>
  <w:num w:numId="29">
    <w:abstractNumId w:val="9"/>
  </w:num>
  <w:num w:numId="30">
    <w:abstractNumId w:val="23"/>
  </w:num>
  <w:num w:numId="31">
    <w:abstractNumId w:val="20"/>
  </w:num>
  <w:num w:numId="32">
    <w:abstractNumId w:val="32"/>
    <w:lvlOverride w:ilvl="0">
      <w:startOverride w:val="1"/>
    </w:lvlOverride>
  </w:num>
  <w:num w:numId="33">
    <w:abstractNumId w:val="32"/>
    <w:lvlOverride w:ilvl="0">
      <w:startOverride w:val="1"/>
    </w:lvlOverride>
  </w:num>
  <w:num w:numId="34">
    <w:abstractNumId w:val="28"/>
  </w:num>
  <w:num w:numId="35">
    <w:abstractNumId w:val="25"/>
  </w:num>
  <w:num w:numId="36">
    <w:abstractNumId w:val="21"/>
  </w:num>
  <w:num w:numId="37">
    <w:abstractNumId w:val="2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7C58"/>
    <w:rsid w:val="0000071C"/>
    <w:rsid w:val="0001083D"/>
    <w:rsid w:val="0002345D"/>
    <w:rsid w:val="000236FA"/>
    <w:rsid w:val="00023DA4"/>
    <w:rsid w:val="00025680"/>
    <w:rsid w:val="00030FD6"/>
    <w:rsid w:val="00032882"/>
    <w:rsid w:val="00033EEB"/>
    <w:rsid w:val="000416B6"/>
    <w:rsid w:val="00042FE7"/>
    <w:rsid w:val="00043140"/>
    <w:rsid w:val="00045396"/>
    <w:rsid w:val="00045F7F"/>
    <w:rsid w:val="000637D9"/>
    <w:rsid w:val="00066867"/>
    <w:rsid w:val="00066BD1"/>
    <w:rsid w:val="00066D79"/>
    <w:rsid w:val="00071372"/>
    <w:rsid w:val="00073C16"/>
    <w:rsid w:val="000744F7"/>
    <w:rsid w:val="0008634C"/>
    <w:rsid w:val="0008725B"/>
    <w:rsid w:val="00090F51"/>
    <w:rsid w:val="00091862"/>
    <w:rsid w:val="00093231"/>
    <w:rsid w:val="0009584F"/>
    <w:rsid w:val="000958CA"/>
    <w:rsid w:val="000A0DFC"/>
    <w:rsid w:val="000A1E08"/>
    <w:rsid w:val="000A2D8B"/>
    <w:rsid w:val="000A5896"/>
    <w:rsid w:val="000A738E"/>
    <w:rsid w:val="000A75EC"/>
    <w:rsid w:val="000A7A28"/>
    <w:rsid w:val="000B165D"/>
    <w:rsid w:val="000C0DD8"/>
    <w:rsid w:val="000C3386"/>
    <w:rsid w:val="000C750D"/>
    <w:rsid w:val="000D18DB"/>
    <w:rsid w:val="000D1A70"/>
    <w:rsid w:val="000D268D"/>
    <w:rsid w:val="000D3527"/>
    <w:rsid w:val="000D5091"/>
    <w:rsid w:val="000D581A"/>
    <w:rsid w:val="000D6A7B"/>
    <w:rsid w:val="000E153C"/>
    <w:rsid w:val="000E41E6"/>
    <w:rsid w:val="000F7C70"/>
    <w:rsid w:val="000F7DCF"/>
    <w:rsid w:val="00106BF6"/>
    <w:rsid w:val="00106C0E"/>
    <w:rsid w:val="00113002"/>
    <w:rsid w:val="00113694"/>
    <w:rsid w:val="00120E6D"/>
    <w:rsid w:val="00122C0A"/>
    <w:rsid w:val="001240C7"/>
    <w:rsid w:val="00125E25"/>
    <w:rsid w:val="00131DBB"/>
    <w:rsid w:val="00133239"/>
    <w:rsid w:val="00133DFE"/>
    <w:rsid w:val="001377BC"/>
    <w:rsid w:val="001463BB"/>
    <w:rsid w:val="00147717"/>
    <w:rsid w:val="00147D7B"/>
    <w:rsid w:val="00153D7F"/>
    <w:rsid w:val="00160BA9"/>
    <w:rsid w:val="00163E80"/>
    <w:rsid w:val="00165288"/>
    <w:rsid w:val="00171265"/>
    <w:rsid w:val="001828F9"/>
    <w:rsid w:val="001839EF"/>
    <w:rsid w:val="00185D51"/>
    <w:rsid w:val="00192472"/>
    <w:rsid w:val="001A1A0A"/>
    <w:rsid w:val="001A3826"/>
    <w:rsid w:val="001A4F38"/>
    <w:rsid w:val="001B426C"/>
    <w:rsid w:val="001C5474"/>
    <w:rsid w:val="001C69F0"/>
    <w:rsid w:val="001D1CF6"/>
    <w:rsid w:val="001D1F02"/>
    <w:rsid w:val="001D3BC1"/>
    <w:rsid w:val="001D536F"/>
    <w:rsid w:val="001E0419"/>
    <w:rsid w:val="001E39C5"/>
    <w:rsid w:val="001E3BB8"/>
    <w:rsid w:val="001E44E0"/>
    <w:rsid w:val="001E7074"/>
    <w:rsid w:val="001F09B0"/>
    <w:rsid w:val="001F794E"/>
    <w:rsid w:val="00200410"/>
    <w:rsid w:val="00203271"/>
    <w:rsid w:val="0020520C"/>
    <w:rsid w:val="002073B8"/>
    <w:rsid w:val="0021279E"/>
    <w:rsid w:val="002138F7"/>
    <w:rsid w:val="00215174"/>
    <w:rsid w:val="00215235"/>
    <w:rsid w:val="00223335"/>
    <w:rsid w:val="00223E72"/>
    <w:rsid w:val="00230E45"/>
    <w:rsid w:val="002320BA"/>
    <w:rsid w:val="00232387"/>
    <w:rsid w:val="002336D9"/>
    <w:rsid w:val="0024190C"/>
    <w:rsid w:val="00243846"/>
    <w:rsid w:val="002460D6"/>
    <w:rsid w:val="00246FD8"/>
    <w:rsid w:val="00253AD0"/>
    <w:rsid w:val="00253D7D"/>
    <w:rsid w:val="00256BE9"/>
    <w:rsid w:val="00257C0A"/>
    <w:rsid w:val="002603D0"/>
    <w:rsid w:val="00261C33"/>
    <w:rsid w:val="00266B1A"/>
    <w:rsid w:val="00267618"/>
    <w:rsid w:val="00267760"/>
    <w:rsid w:val="002756BE"/>
    <w:rsid w:val="00275EA4"/>
    <w:rsid w:val="00276A6E"/>
    <w:rsid w:val="00280C9B"/>
    <w:rsid w:val="002846D3"/>
    <w:rsid w:val="00285A4F"/>
    <w:rsid w:val="00291212"/>
    <w:rsid w:val="002A0D11"/>
    <w:rsid w:val="002A39B9"/>
    <w:rsid w:val="002A419C"/>
    <w:rsid w:val="002A4B54"/>
    <w:rsid w:val="002A6791"/>
    <w:rsid w:val="002A7B26"/>
    <w:rsid w:val="002B145C"/>
    <w:rsid w:val="002B4C09"/>
    <w:rsid w:val="002C1DFC"/>
    <w:rsid w:val="002C3A0B"/>
    <w:rsid w:val="002C7EC8"/>
    <w:rsid w:val="002D1123"/>
    <w:rsid w:val="002D5D09"/>
    <w:rsid w:val="002D7B9B"/>
    <w:rsid w:val="002E0052"/>
    <w:rsid w:val="002E35EF"/>
    <w:rsid w:val="002E4249"/>
    <w:rsid w:val="002E6FF7"/>
    <w:rsid w:val="002F1D88"/>
    <w:rsid w:val="002F6B43"/>
    <w:rsid w:val="00304C06"/>
    <w:rsid w:val="00306CDD"/>
    <w:rsid w:val="00306DAE"/>
    <w:rsid w:val="00312066"/>
    <w:rsid w:val="00312B19"/>
    <w:rsid w:val="00316A82"/>
    <w:rsid w:val="00317781"/>
    <w:rsid w:val="00320EF3"/>
    <w:rsid w:val="00324BEA"/>
    <w:rsid w:val="00331077"/>
    <w:rsid w:val="00336222"/>
    <w:rsid w:val="00343ADB"/>
    <w:rsid w:val="00343DAB"/>
    <w:rsid w:val="003460B2"/>
    <w:rsid w:val="00347A5C"/>
    <w:rsid w:val="00351760"/>
    <w:rsid w:val="00364769"/>
    <w:rsid w:val="00372F23"/>
    <w:rsid w:val="00373847"/>
    <w:rsid w:val="00376820"/>
    <w:rsid w:val="00381439"/>
    <w:rsid w:val="0038353A"/>
    <w:rsid w:val="00385429"/>
    <w:rsid w:val="0038592E"/>
    <w:rsid w:val="00385CCE"/>
    <w:rsid w:val="00386F93"/>
    <w:rsid w:val="00394198"/>
    <w:rsid w:val="0039635C"/>
    <w:rsid w:val="00397BC3"/>
    <w:rsid w:val="003A4486"/>
    <w:rsid w:val="003A5170"/>
    <w:rsid w:val="003B225B"/>
    <w:rsid w:val="003B2E86"/>
    <w:rsid w:val="003B6647"/>
    <w:rsid w:val="003C4321"/>
    <w:rsid w:val="003C6377"/>
    <w:rsid w:val="003D151C"/>
    <w:rsid w:val="003D335B"/>
    <w:rsid w:val="003D43BB"/>
    <w:rsid w:val="003D55EA"/>
    <w:rsid w:val="003D6118"/>
    <w:rsid w:val="003E2C13"/>
    <w:rsid w:val="003E4267"/>
    <w:rsid w:val="003F1C85"/>
    <w:rsid w:val="003F2F25"/>
    <w:rsid w:val="003F4213"/>
    <w:rsid w:val="003F5011"/>
    <w:rsid w:val="003F7ABA"/>
    <w:rsid w:val="00402489"/>
    <w:rsid w:val="0040334D"/>
    <w:rsid w:val="0041129B"/>
    <w:rsid w:val="00413534"/>
    <w:rsid w:val="00414CD1"/>
    <w:rsid w:val="0041532B"/>
    <w:rsid w:val="004207D8"/>
    <w:rsid w:val="00420D53"/>
    <w:rsid w:val="00422617"/>
    <w:rsid w:val="004267ED"/>
    <w:rsid w:val="00427E42"/>
    <w:rsid w:val="00430177"/>
    <w:rsid w:val="00432929"/>
    <w:rsid w:val="00432A44"/>
    <w:rsid w:val="00437C58"/>
    <w:rsid w:val="00440861"/>
    <w:rsid w:val="00440D1B"/>
    <w:rsid w:val="00441179"/>
    <w:rsid w:val="00441690"/>
    <w:rsid w:val="00453BB9"/>
    <w:rsid w:val="00462353"/>
    <w:rsid w:val="00464D60"/>
    <w:rsid w:val="004658D6"/>
    <w:rsid w:val="004726D7"/>
    <w:rsid w:val="0047348A"/>
    <w:rsid w:val="00476C8F"/>
    <w:rsid w:val="0048519D"/>
    <w:rsid w:val="00486F4D"/>
    <w:rsid w:val="0049229E"/>
    <w:rsid w:val="004926F7"/>
    <w:rsid w:val="004A0286"/>
    <w:rsid w:val="004A2AA4"/>
    <w:rsid w:val="004A59BA"/>
    <w:rsid w:val="004B6110"/>
    <w:rsid w:val="004E1951"/>
    <w:rsid w:val="004E2835"/>
    <w:rsid w:val="004E3948"/>
    <w:rsid w:val="004F0C5A"/>
    <w:rsid w:val="004F1186"/>
    <w:rsid w:val="004F2570"/>
    <w:rsid w:val="004F35EF"/>
    <w:rsid w:val="004F71A0"/>
    <w:rsid w:val="00503029"/>
    <w:rsid w:val="00503F06"/>
    <w:rsid w:val="00505BD7"/>
    <w:rsid w:val="00506BCC"/>
    <w:rsid w:val="0051086E"/>
    <w:rsid w:val="005116AC"/>
    <w:rsid w:val="005133EE"/>
    <w:rsid w:val="00517F98"/>
    <w:rsid w:val="0052154B"/>
    <w:rsid w:val="005225B0"/>
    <w:rsid w:val="00522F02"/>
    <w:rsid w:val="00526A22"/>
    <w:rsid w:val="00530A3E"/>
    <w:rsid w:val="00530F84"/>
    <w:rsid w:val="00531976"/>
    <w:rsid w:val="00532DD3"/>
    <w:rsid w:val="0053483E"/>
    <w:rsid w:val="00536F49"/>
    <w:rsid w:val="00546AC1"/>
    <w:rsid w:val="00546C23"/>
    <w:rsid w:val="00546D43"/>
    <w:rsid w:val="005479EA"/>
    <w:rsid w:val="00550B35"/>
    <w:rsid w:val="00551209"/>
    <w:rsid w:val="00551666"/>
    <w:rsid w:val="005520E2"/>
    <w:rsid w:val="00552A7B"/>
    <w:rsid w:val="005604E0"/>
    <w:rsid w:val="00562BD6"/>
    <w:rsid w:val="00565862"/>
    <w:rsid w:val="00566491"/>
    <w:rsid w:val="005678A4"/>
    <w:rsid w:val="00571E97"/>
    <w:rsid w:val="00573156"/>
    <w:rsid w:val="00576622"/>
    <w:rsid w:val="00577717"/>
    <w:rsid w:val="00577D5C"/>
    <w:rsid w:val="0058712A"/>
    <w:rsid w:val="00592607"/>
    <w:rsid w:val="005A1EF7"/>
    <w:rsid w:val="005A2A4A"/>
    <w:rsid w:val="005A5082"/>
    <w:rsid w:val="005B7218"/>
    <w:rsid w:val="005C0156"/>
    <w:rsid w:val="005C38A2"/>
    <w:rsid w:val="005C39F8"/>
    <w:rsid w:val="005D2708"/>
    <w:rsid w:val="005E200F"/>
    <w:rsid w:val="005E273A"/>
    <w:rsid w:val="005E41B9"/>
    <w:rsid w:val="005E4543"/>
    <w:rsid w:val="005F2799"/>
    <w:rsid w:val="005F4AD6"/>
    <w:rsid w:val="005F5C37"/>
    <w:rsid w:val="00600A96"/>
    <w:rsid w:val="00600D7F"/>
    <w:rsid w:val="00600F0F"/>
    <w:rsid w:val="00603242"/>
    <w:rsid w:val="00604930"/>
    <w:rsid w:val="00605645"/>
    <w:rsid w:val="006067C2"/>
    <w:rsid w:val="006127AF"/>
    <w:rsid w:val="006137E1"/>
    <w:rsid w:val="00614E1D"/>
    <w:rsid w:val="0061741F"/>
    <w:rsid w:val="0062302E"/>
    <w:rsid w:val="00623B77"/>
    <w:rsid w:val="0062494A"/>
    <w:rsid w:val="00624BEA"/>
    <w:rsid w:val="006269AE"/>
    <w:rsid w:val="00626BD4"/>
    <w:rsid w:val="00630465"/>
    <w:rsid w:val="006310CA"/>
    <w:rsid w:val="00634920"/>
    <w:rsid w:val="00635112"/>
    <w:rsid w:val="00635813"/>
    <w:rsid w:val="006363A5"/>
    <w:rsid w:val="00642C4C"/>
    <w:rsid w:val="00643173"/>
    <w:rsid w:val="006514CA"/>
    <w:rsid w:val="00652129"/>
    <w:rsid w:val="00654671"/>
    <w:rsid w:val="00657009"/>
    <w:rsid w:val="006579AA"/>
    <w:rsid w:val="00663CF6"/>
    <w:rsid w:val="00663FE7"/>
    <w:rsid w:val="00665C97"/>
    <w:rsid w:val="006744BC"/>
    <w:rsid w:val="00677800"/>
    <w:rsid w:val="00684C6C"/>
    <w:rsid w:val="006857F7"/>
    <w:rsid w:val="00687277"/>
    <w:rsid w:val="00690CDA"/>
    <w:rsid w:val="00693B46"/>
    <w:rsid w:val="006A0405"/>
    <w:rsid w:val="006A4274"/>
    <w:rsid w:val="006A68A1"/>
    <w:rsid w:val="006B0A48"/>
    <w:rsid w:val="006B0BFB"/>
    <w:rsid w:val="006B1F90"/>
    <w:rsid w:val="006B2622"/>
    <w:rsid w:val="006B6FCA"/>
    <w:rsid w:val="006C0007"/>
    <w:rsid w:val="006C0D42"/>
    <w:rsid w:val="006C1F86"/>
    <w:rsid w:val="006C1FCA"/>
    <w:rsid w:val="006C2354"/>
    <w:rsid w:val="006C3006"/>
    <w:rsid w:val="006D019D"/>
    <w:rsid w:val="006D19C7"/>
    <w:rsid w:val="006E0F85"/>
    <w:rsid w:val="006F0970"/>
    <w:rsid w:val="006F3462"/>
    <w:rsid w:val="006F3D5A"/>
    <w:rsid w:val="006F50CA"/>
    <w:rsid w:val="00700737"/>
    <w:rsid w:val="00702F68"/>
    <w:rsid w:val="007066EB"/>
    <w:rsid w:val="00707B37"/>
    <w:rsid w:val="00726409"/>
    <w:rsid w:val="00727F45"/>
    <w:rsid w:val="00732416"/>
    <w:rsid w:val="00733B10"/>
    <w:rsid w:val="00733F1E"/>
    <w:rsid w:val="00735892"/>
    <w:rsid w:val="00736142"/>
    <w:rsid w:val="007470C5"/>
    <w:rsid w:val="0074738C"/>
    <w:rsid w:val="00751C7A"/>
    <w:rsid w:val="007564F4"/>
    <w:rsid w:val="00757A80"/>
    <w:rsid w:val="0076045D"/>
    <w:rsid w:val="00765EB8"/>
    <w:rsid w:val="007714F8"/>
    <w:rsid w:val="007741EE"/>
    <w:rsid w:val="00780A3A"/>
    <w:rsid w:val="00781CA8"/>
    <w:rsid w:val="00782BBA"/>
    <w:rsid w:val="00783D9F"/>
    <w:rsid w:val="00794CD4"/>
    <w:rsid w:val="00795494"/>
    <w:rsid w:val="007A1CA0"/>
    <w:rsid w:val="007A42DC"/>
    <w:rsid w:val="007A4E6A"/>
    <w:rsid w:val="007A57D1"/>
    <w:rsid w:val="007A6EFA"/>
    <w:rsid w:val="007B105F"/>
    <w:rsid w:val="007B13E4"/>
    <w:rsid w:val="007B1ED4"/>
    <w:rsid w:val="007B23BB"/>
    <w:rsid w:val="007B3281"/>
    <w:rsid w:val="007B4678"/>
    <w:rsid w:val="007B62A7"/>
    <w:rsid w:val="007B6DE7"/>
    <w:rsid w:val="007B7800"/>
    <w:rsid w:val="007C0F1B"/>
    <w:rsid w:val="007C6ACE"/>
    <w:rsid w:val="007E515D"/>
    <w:rsid w:val="007F281C"/>
    <w:rsid w:val="007F31BD"/>
    <w:rsid w:val="007F7D1F"/>
    <w:rsid w:val="00805DCC"/>
    <w:rsid w:val="00807A1F"/>
    <w:rsid w:val="00810E25"/>
    <w:rsid w:val="008138CC"/>
    <w:rsid w:val="00816E6C"/>
    <w:rsid w:val="008206BD"/>
    <w:rsid w:val="008276F2"/>
    <w:rsid w:val="00835972"/>
    <w:rsid w:val="008370BE"/>
    <w:rsid w:val="008465BF"/>
    <w:rsid w:val="00847AD4"/>
    <w:rsid w:val="00847FA3"/>
    <w:rsid w:val="00857DC7"/>
    <w:rsid w:val="00857FAC"/>
    <w:rsid w:val="00865110"/>
    <w:rsid w:val="00870073"/>
    <w:rsid w:val="00873036"/>
    <w:rsid w:val="00882496"/>
    <w:rsid w:val="00883053"/>
    <w:rsid w:val="008832B9"/>
    <w:rsid w:val="008842A0"/>
    <w:rsid w:val="008927F6"/>
    <w:rsid w:val="00895257"/>
    <w:rsid w:val="008A5B2C"/>
    <w:rsid w:val="008B0528"/>
    <w:rsid w:val="008B14E7"/>
    <w:rsid w:val="008B2631"/>
    <w:rsid w:val="008C2FE5"/>
    <w:rsid w:val="008C3403"/>
    <w:rsid w:val="008C3CCC"/>
    <w:rsid w:val="008C4536"/>
    <w:rsid w:val="008C512C"/>
    <w:rsid w:val="008C51AA"/>
    <w:rsid w:val="008C6E82"/>
    <w:rsid w:val="008C79F7"/>
    <w:rsid w:val="008D013B"/>
    <w:rsid w:val="008D08BD"/>
    <w:rsid w:val="008D307D"/>
    <w:rsid w:val="008D4A24"/>
    <w:rsid w:val="008D554B"/>
    <w:rsid w:val="008E05A0"/>
    <w:rsid w:val="008E3E83"/>
    <w:rsid w:val="008E65ED"/>
    <w:rsid w:val="008F7149"/>
    <w:rsid w:val="009010C5"/>
    <w:rsid w:val="00911002"/>
    <w:rsid w:val="00912B0C"/>
    <w:rsid w:val="00916730"/>
    <w:rsid w:val="00916813"/>
    <w:rsid w:val="009229E2"/>
    <w:rsid w:val="0092328C"/>
    <w:rsid w:val="009258FD"/>
    <w:rsid w:val="00930055"/>
    <w:rsid w:val="009345D2"/>
    <w:rsid w:val="00935263"/>
    <w:rsid w:val="00936238"/>
    <w:rsid w:val="00942C59"/>
    <w:rsid w:val="00946473"/>
    <w:rsid w:val="0094724A"/>
    <w:rsid w:val="00951C65"/>
    <w:rsid w:val="00953B98"/>
    <w:rsid w:val="00957992"/>
    <w:rsid w:val="00960F97"/>
    <w:rsid w:val="00961F96"/>
    <w:rsid w:val="00972BB7"/>
    <w:rsid w:val="00973680"/>
    <w:rsid w:val="00975302"/>
    <w:rsid w:val="00982964"/>
    <w:rsid w:val="009853CD"/>
    <w:rsid w:val="00986AA1"/>
    <w:rsid w:val="009A0E3C"/>
    <w:rsid w:val="009A1239"/>
    <w:rsid w:val="009A3EED"/>
    <w:rsid w:val="009A44C3"/>
    <w:rsid w:val="009A586C"/>
    <w:rsid w:val="009A68A8"/>
    <w:rsid w:val="009A6E89"/>
    <w:rsid w:val="009A753B"/>
    <w:rsid w:val="009A754F"/>
    <w:rsid w:val="009B5564"/>
    <w:rsid w:val="009B5F07"/>
    <w:rsid w:val="009B61DE"/>
    <w:rsid w:val="009C14AE"/>
    <w:rsid w:val="009C1DB2"/>
    <w:rsid w:val="009C2669"/>
    <w:rsid w:val="009C278C"/>
    <w:rsid w:val="009C2825"/>
    <w:rsid w:val="009C5E79"/>
    <w:rsid w:val="009D3C91"/>
    <w:rsid w:val="009D6CAC"/>
    <w:rsid w:val="009E5720"/>
    <w:rsid w:val="009F2B76"/>
    <w:rsid w:val="009F3DFA"/>
    <w:rsid w:val="00A0037D"/>
    <w:rsid w:val="00A00F39"/>
    <w:rsid w:val="00A07238"/>
    <w:rsid w:val="00A07EEC"/>
    <w:rsid w:val="00A105A0"/>
    <w:rsid w:val="00A1300A"/>
    <w:rsid w:val="00A1709A"/>
    <w:rsid w:val="00A2085C"/>
    <w:rsid w:val="00A21659"/>
    <w:rsid w:val="00A224DE"/>
    <w:rsid w:val="00A30B19"/>
    <w:rsid w:val="00A34138"/>
    <w:rsid w:val="00A40B63"/>
    <w:rsid w:val="00A41C75"/>
    <w:rsid w:val="00A44A0C"/>
    <w:rsid w:val="00A45EE4"/>
    <w:rsid w:val="00A50375"/>
    <w:rsid w:val="00A53B79"/>
    <w:rsid w:val="00A54874"/>
    <w:rsid w:val="00A560DD"/>
    <w:rsid w:val="00A565EE"/>
    <w:rsid w:val="00A6129A"/>
    <w:rsid w:val="00A6177E"/>
    <w:rsid w:val="00A641BB"/>
    <w:rsid w:val="00A653BB"/>
    <w:rsid w:val="00A664CD"/>
    <w:rsid w:val="00A71644"/>
    <w:rsid w:val="00A7560C"/>
    <w:rsid w:val="00A7577D"/>
    <w:rsid w:val="00A77A04"/>
    <w:rsid w:val="00A77F76"/>
    <w:rsid w:val="00A835BD"/>
    <w:rsid w:val="00A94495"/>
    <w:rsid w:val="00A94813"/>
    <w:rsid w:val="00AA0338"/>
    <w:rsid w:val="00AA222B"/>
    <w:rsid w:val="00AA699D"/>
    <w:rsid w:val="00AB0B55"/>
    <w:rsid w:val="00AB1B0F"/>
    <w:rsid w:val="00AB4B43"/>
    <w:rsid w:val="00AB6EF3"/>
    <w:rsid w:val="00AC0FC8"/>
    <w:rsid w:val="00AC36BB"/>
    <w:rsid w:val="00AD27A7"/>
    <w:rsid w:val="00AD3520"/>
    <w:rsid w:val="00AD3D4C"/>
    <w:rsid w:val="00AD767F"/>
    <w:rsid w:val="00AE29CD"/>
    <w:rsid w:val="00AE453D"/>
    <w:rsid w:val="00AE5767"/>
    <w:rsid w:val="00AE649F"/>
    <w:rsid w:val="00AF1190"/>
    <w:rsid w:val="00B0080E"/>
    <w:rsid w:val="00B23BF4"/>
    <w:rsid w:val="00B2472F"/>
    <w:rsid w:val="00B276F1"/>
    <w:rsid w:val="00B33421"/>
    <w:rsid w:val="00B33F23"/>
    <w:rsid w:val="00B367B5"/>
    <w:rsid w:val="00B36F43"/>
    <w:rsid w:val="00B42138"/>
    <w:rsid w:val="00B42EA2"/>
    <w:rsid w:val="00B566D3"/>
    <w:rsid w:val="00B60BC1"/>
    <w:rsid w:val="00B61405"/>
    <w:rsid w:val="00B63E45"/>
    <w:rsid w:val="00B660C9"/>
    <w:rsid w:val="00B74EAA"/>
    <w:rsid w:val="00B85942"/>
    <w:rsid w:val="00B85D47"/>
    <w:rsid w:val="00B86347"/>
    <w:rsid w:val="00B91690"/>
    <w:rsid w:val="00B96359"/>
    <w:rsid w:val="00BA0C96"/>
    <w:rsid w:val="00BA1149"/>
    <w:rsid w:val="00BA657C"/>
    <w:rsid w:val="00BA664B"/>
    <w:rsid w:val="00BA6FFD"/>
    <w:rsid w:val="00BB29B4"/>
    <w:rsid w:val="00BB46B5"/>
    <w:rsid w:val="00BB6692"/>
    <w:rsid w:val="00BB6B76"/>
    <w:rsid w:val="00BB7104"/>
    <w:rsid w:val="00BC0347"/>
    <w:rsid w:val="00BC38E5"/>
    <w:rsid w:val="00BC3F94"/>
    <w:rsid w:val="00BC43AD"/>
    <w:rsid w:val="00BC6A10"/>
    <w:rsid w:val="00BD0515"/>
    <w:rsid w:val="00BD3D07"/>
    <w:rsid w:val="00BD630C"/>
    <w:rsid w:val="00BD6D6F"/>
    <w:rsid w:val="00BE19F1"/>
    <w:rsid w:val="00BE231A"/>
    <w:rsid w:val="00BE3E16"/>
    <w:rsid w:val="00BE4CDD"/>
    <w:rsid w:val="00BE67A6"/>
    <w:rsid w:val="00BE7B58"/>
    <w:rsid w:val="00BF7A07"/>
    <w:rsid w:val="00C04826"/>
    <w:rsid w:val="00C07066"/>
    <w:rsid w:val="00C12148"/>
    <w:rsid w:val="00C13B71"/>
    <w:rsid w:val="00C13E2B"/>
    <w:rsid w:val="00C16403"/>
    <w:rsid w:val="00C219F9"/>
    <w:rsid w:val="00C22D42"/>
    <w:rsid w:val="00C23FA5"/>
    <w:rsid w:val="00C25CAF"/>
    <w:rsid w:val="00C30E5E"/>
    <w:rsid w:val="00C31068"/>
    <w:rsid w:val="00C45C4E"/>
    <w:rsid w:val="00C4746F"/>
    <w:rsid w:val="00C53D74"/>
    <w:rsid w:val="00C546D3"/>
    <w:rsid w:val="00C5796B"/>
    <w:rsid w:val="00C60F03"/>
    <w:rsid w:val="00C64DC2"/>
    <w:rsid w:val="00C7253D"/>
    <w:rsid w:val="00C74080"/>
    <w:rsid w:val="00C74441"/>
    <w:rsid w:val="00C84128"/>
    <w:rsid w:val="00C86554"/>
    <w:rsid w:val="00C8684B"/>
    <w:rsid w:val="00CA1F78"/>
    <w:rsid w:val="00CA268A"/>
    <w:rsid w:val="00CA710E"/>
    <w:rsid w:val="00CB36DE"/>
    <w:rsid w:val="00CC085A"/>
    <w:rsid w:val="00CC3410"/>
    <w:rsid w:val="00CC3F03"/>
    <w:rsid w:val="00CC77D8"/>
    <w:rsid w:val="00CD196C"/>
    <w:rsid w:val="00CD5DA0"/>
    <w:rsid w:val="00CE108F"/>
    <w:rsid w:val="00CE4AC1"/>
    <w:rsid w:val="00CE5EA2"/>
    <w:rsid w:val="00CF10CB"/>
    <w:rsid w:val="00CF480E"/>
    <w:rsid w:val="00CF4EE5"/>
    <w:rsid w:val="00D10E55"/>
    <w:rsid w:val="00D1323E"/>
    <w:rsid w:val="00D1353B"/>
    <w:rsid w:val="00D208AA"/>
    <w:rsid w:val="00D21718"/>
    <w:rsid w:val="00D21ED1"/>
    <w:rsid w:val="00D23C90"/>
    <w:rsid w:val="00D24DCA"/>
    <w:rsid w:val="00D34A81"/>
    <w:rsid w:val="00D34F9E"/>
    <w:rsid w:val="00D352F8"/>
    <w:rsid w:val="00D379DC"/>
    <w:rsid w:val="00D40B26"/>
    <w:rsid w:val="00D42267"/>
    <w:rsid w:val="00D4344A"/>
    <w:rsid w:val="00D47E71"/>
    <w:rsid w:val="00D53002"/>
    <w:rsid w:val="00D5338C"/>
    <w:rsid w:val="00D535BA"/>
    <w:rsid w:val="00D607A0"/>
    <w:rsid w:val="00D63B38"/>
    <w:rsid w:val="00D700C7"/>
    <w:rsid w:val="00D70528"/>
    <w:rsid w:val="00D71377"/>
    <w:rsid w:val="00D71C1B"/>
    <w:rsid w:val="00D742C5"/>
    <w:rsid w:val="00D82C5C"/>
    <w:rsid w:val="00D838FB"/>
    <w:rsid w:val="00D84D3B"/>
    <w:rsid w:val="00D91CEA"/>
    <w:rsid w:val="00D93F45"/>
    <w:rsid w:val="00D943D7"/>
    <w:rsid w:val="00D94FAA"/>
    <w:rsid w:val="00D97F34"/>
    <w:rsid w:val="00DA15CE"/>
    <w:rsid w:val="00DA7607"/>
    <w:rsid w:val="00DB3C2E"/>
    <w:rsid w:val="00DB7327"/>
    <w:rsid w:val="00DC0181"/>
    <w:rsid w:val="00DC2952"/>
    <w:rsid w:val="00DD0966"/>
    <w:rsid w:val="00DD322D"/>
    <w:rsid w:val="00DD5F1B"/>
    <w:rsid w:val="00DE19D8"/>
    <w:rsid w:val="00DE1A62"/>
    <w:rsid w:val="00DE1DD0"/>
    <w:rsid w:val="00DE33A7"/>
    <w:rsid w:val="00DE6802"/>
    <w:rsid w:val="00DF086E"/>
    <w:rsid w:val="00DF22CC"/>
    <w:rsid w:val="00DF3BD0"/>
    <w:rsid w:val="00DF5163"/>
    <w:rsid w:val="00E0233D"/>
    <w:rsid w:val="00E0404F"/>
    <w:rsid w:val="00E25155"/>
    <w:rsid w:val="00E31733"/>
    <w:rsid w:val="00E32014"/>
    <w:rsid w:val="00E33567"/>
    <w:rsid w:val="00E40B3D"/>
    <w:rsid w:val="00E42C01"/>
    <w:rsid w:val="00E43C95"/>
    <w:rsid w:val="00E45002"/>
    <w:rsid w:val="00E45A80"/>
    <w:rsid w:val="00E53816"/>
    <w:rsid w:val="00E56A18"/>
    <w:rsid w:val="00E60781"/>
    <w:rsid w:val="00E625B9"/>
    <w:rsid w:val="00E664C7"/>
    <w:rsid w:val="00E66AB7"/>
    <w:rsid w:val="00E745C2"/>
    <w:rsid w:val="00E76280"/>
    <w:rsid w:val="00E807A2"/>
    <w:rsid w:val="00E817BF"/>
    <w:rsid w:val="00EA1218"/>
    <w:rsid w:val="00EA2F73"/>
    <w:rsid w:val="00EA4AF4"/>
    <w:rsid w:val="00EB04A0"/>
    <w:rsid w:val="00EC38F8"/>
    <w:rsid w:val="00EC3D6A"/>
    <w:rsid w:val="00EC4BCC"/>
    <w:rsid w:val="00ED1F48"/>
    <w:rsid w:val="00ED3A40"/>
    <w:rsid w:val="00ED4711"/>
    <w:rsid w:val="00ED4F7C"/>
    <w:rsid w:val="00ED6450"/>
    <w:rsid w:val="00EE09A0"/>
    <w:rsid w:val="00EE0CBC"/>
    <w:rsid w:val="00EE0D99"/>
    <w:rsid w:val="00EE2B4D"/>
    <w:rsid w:val="00EE71C4"/>
    <w:rsid w:val="00EF6A5A"/>
    <w:rsid w:val="00F056CC"/>
    <w:rsid w:val="00F06254"/>
    <w:rsid w:val="00F1525D"/>
    <w:rsid w:val="00F20F9E"/>
    <w:rsid w:val="00F25551"/>
    <w:rsid w:val="00F26CC7"/>
    <w:rsid w:val="00F27180"/>
    <w:rsid w:val="00F276B2"/>
    <w:rsid w:val="00F31C8A"/>
    <w:rsid w:val="00F34DF7"/>
    <w:rsid w:val="00F3644F"/>
    <w:rsid w:val="00F41E1F"/>
    <w:rsid w:val="00F420F8"/>
    <w:rsid w:val="00F45412"/>
    <w:rsid w:val="00F51119"/>
    <w:rsid w:val="00F51E3D"/>
    <w:rsid w:val="00F54388"/>
    <w:rsid w:val="00F54C6E"/>
    <w:rsid w:val="00F54CB6"/>
    <w:rsid w:val="00F5608B"/>
    <w:rsid w:val="00F56A96"/>
    <w:rsid w:val="00F607A1"/>
    <w:rsid w:val="00F60DAE"/>
    <w:rsid w:val="00F71AA2"/>
    <w:rsid w:val="00F74068"/>
    <w:rsid w:val="00F741EA"/>
    <w:rsid w:val="00F81E22"/>
    <w:rsid w:val="00F825DA"/>
    <w:rsid w:val="00F85D4B"/>
    <w:rsid w:val="00F85E8D"/>
    <w:rsid w:val="00F87A31"/>
    <w:rsid w:val="00F90CCA"/>
    <w:rsid w:val="00F90DA5"/>
    <w:rsid w:val="00F92418"/>
    <w:rsid w:val="00F9475D"/>
    <w:rsid w:val="00F97812"/>
    <w:rsid w:val="00FA0620"/>
    <w:rsid w:val="00FA2B1E"/>
    <w:rsid w:val="00FA5321"/>
    <w:rsid w:val="00FA5E71"/>
    <w:rsid w:val="00FB65EF"/>
    <w:rsid w:val="00FC18A0"/>
    <w:rsid w:val="00FC247A"/>
    <w:rsid w:val="00FC5A78"/>
    <w:rsid w:val="00FD3728"/>
    <w:rsid w:val="00FD69B2"/>
    <w:rsid w:val="00FD7A2B"/>
    <w:rsid w:val="00FE0AE9"/>
    <w:rsid w:val="00FE1773"/>
    <w:rsid w:val="00FE4A0D"/>
    <w:rsid w:val="00FF64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6B1F3611-0FC2-4E81-8FB1-038833795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ListParagraph"/>
    <w:next w:val="Normal"/>
    <w:link w:val="Heading1Char"/>
    <w:uiPriority w:val="9"/>
    <w:qFormat/>
    <w:rsid w:val="001E39C5"/>
    <w:pPr>
      <w:numPr>
        <w:numId w:val="1"/>
      </w:numPr>
      <w:spacing w:after="0" w:line="480" w:lineRule="auto"/>
      <w:ind w:left="0" w:hanging="851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1E39C5"/>
    <w:pPr>
      <w:numPr>
        <w:ilvl w:val="1"/>
        <w:numId w:val="1"/>
      </w:numPr>
      <w:spacing w:after="0" w:line="480" w:lineRule="auto"/>
      <w:ind w:left="567" w:hanging="567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1E39C5"/>
    <w:pPr>
      <w:numPr>
        <w:ilvl w:val="2"/>
        <w:numId w:val="1"/>
      </w:numPr>
      <w:spacing w:after="0" w:line="480" w:lineRule="auto"/>
      <w:ind w:left="1418" w:hanging="851"/>
      <w:outlineLvl w:val="2"/>
    </w:pPr>
    <w:rPr>
      <w:rFonts w:ascii="Times New Roman" w:hAnsi="Times New Roman" w:cs="Times New Roman"/>
      <w:b/>
      <w:sz w:val="24"/>
      <w:szCs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1E39C5"/>
    <w:pPr>
      <w:numPr>
        <w:ilvl w:val="3"/>
        <w:numId w:val="1"/>
      </w:numPr>
      <w:spacing w:after="0" w:line="480" w:lineRule="auto"/>
      <w:outlineLvl w:val="3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Colorful List - Accent 11,Medium Grid 1 - Accent 21,Body of text+1,Body of text+2,Body of text+3,List Paragraph11,Heading 11,Heading 12,Heading 13,Heading 14,soal jawab,Body of textCxSp,HEADING 1"/>
    <w:basedOn w:val="Normal"/>
    <w:link w:val="ListParagraphChar"/>
    <w:uiPriority w:val="34"/>
    <w:qFormat/>
    <w:rsid w:val="001E39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E39C5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E39C5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E39C5"/>
    <w:rPr>
      <w:rFonts w:ascii="Times New Roman" w:hAnsi="Times New Roman" w:cs="Times New Roman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E39C5"/>
    <w:rPr>
      <w:rFonts w:ascii="Times New Roman" w:hAnsi="Times New Roman" w:cs="Times New Roman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C7253D"/>
    <w:pPr>
      <w:tabs>
        <w:tab w:val="left" w:pos="440"/>
        <w:tab w:val="right" w:leader="dot" w:pos="7927"/>
      </w:tabs>
      <w:spacing w:after="0" w:line="48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2460D6"/>
    <w:pPr>
      <w:tabs>
        <w:tab w:val="left" w:pos="567"/>
        <w:tab w:val="right" w:leader="dot" w:pos="7927"/>
      </w:tabs>
      <w:spacing w:after="100" w:line="480" w:lineRule="auto"/>
    </w:pPr>
  </w:style>
  <w:style w:type="character" w:styleId="Hyperlink">
    <w:name w:val="Hyperlink"/>
    <w:basedOn w:val="DefaultParagraphFont"/>
    <w:uiPriority w:val="99"/>
    <w:unhideWhenUsed/>
    <w:rsid w:val="002460D6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2E35EF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3B66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6647"/>
  </w:style>
  <w:style w:type="paragraph" w:styleId="Footer">
    <w:name w:val="footer"/>
    <w:basedOn w:val="Normal"/>
    <w:link w:val="FooterChar"/>
    <w:uiPriority w:val="99"/>
    <w:unhideWhenUsed/>
    <w:rsid w:val="003B66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6647"/>
  </w:style>
  <w:style w:type="table" w:styleId="TableGrid">
    <w:name w:val="Table Grid"/>
    <w:basedOn w:val="TableNormal"/>
    <w:uiPriority w:val="39"/>
    <w:rsid w:val="00A835B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700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0073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6857F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character" w:styleId="PlaceholderText">
    <w:name w:val="Placeholder Text"/>
    <w:basedOn w:val="DefaultParagraphFont"/>
    <w:uiPriority w:val="99"/>
    <w:semiHidden/>
    <w:rsid w:val="005225B0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C7253D"/>
    <w:pPr>
      <w:keepNext/>
      <w:keepLines/>
      <w:numPr>
        <w:numId w:val="0"/>
      </w:numPr>
      <w:spacing w:before="240" w:line="259" w:lineRule="auto"/>
      <w:contextualSpacing w:val="0"/>
      <w:jc w:val="left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  <w:lang w:val="en-US"/>
    </w:rPr>
  </w:style>
  <w:style w:type="character" w:customStyle="1" w:styleId="ListParagraphChar">
    <w:name w:val="List Paragraph Char"/>
    <w:aliases w:val="Body of text Char,List Paragraph1 Char,Colorful List - Accent 11 Char,Medium Grid 1 - Accent 21 Char,Body of text+1 Char,Body of text+2 Char,Body of text+3 Char,List Paragraph11 Char,Heading 11 Char,Heading 12 Char,Heading 13 Char"/>
    <w:basedOn w:val="DefaultParagraphFont"/>
    <w:link w:val="ListParagraph"/>
    <w:uiPriority w:val="34"/>
    <w:qFormat/>
    <w:locked/>
    <w:rsid w:val="00F90DA5"/>
  </w:style>
  <w:style w:type="paragraph" w:styleId="FootnoteText">
    <w:name w:val="footnote text"/>
    <w:basedOn w:val="Normal"/>
    <w:link w:val="FootnoteTextChar"/>
    <w:uiPriority w:val="99"/>
    <w:semiHidden/>
    <w:unhideWhenUsed/>
    <w:rsid w:val="00F51E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51E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51E3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F51E3D"/>
    <w:rPr>
      <w:color w:val="954F72"/>
      <w:u w:val="single"/>
    </w:rPr>
  </w:style>
  <w:style w:type="paragraph" w:customStyle="1" w:styleId="xl63">
    <w:name w:val="xl63"/>
    <w:basedOn w:val="Normal"/>
    <w:rsid w:val="00F51E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4">
    <w:name w:val="xl64"/>
    <w:basedOn w:val="Normal"/>
    <w:rsid w:val="00F51E3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00B0F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5">
    <w:name w:val="xl65"/>
    <w:basedOn w:val="Normal"/>
    <w:rsid w:val="00F51E3D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hd w:val="clear" w:color="FFFFFF" w:fill="BFBFB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6">
    <w:name w:val="xl66"/>
    <w:basedOn w:val="Normal"/>
    <w:rsid w:val="00F51E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7">
    <w:name w:val="xl67"/>
    <w:basedOn w:val="Normal"/>
    <w:rsid w:val="00F51E3D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8">
    <w:name w:val="xl68"/>
    <w:basedOn w:val="Normal"/>
    <w:rsid w:val="00F51E3D"/>
    <w:pPr>
      <w:pBdr>
        <w:top w:val="single" w:sz="4" w:space="0" w:color="000000"/>
        <w:left w:val="single" w:sz="4" w:space="0" w:color="000000"/>
        <w:bottom w:val="single" w:sz="4" w:space="0" w:color="000000"/>
      </w:pBdr>
      <w:shd w:val="clear" w:color="FFFFFF" w:fill="BFBFB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9">
    <w:name w:val="xl69"/>
    <w:basedOn w:val="Normal"/>
    <w:rsid w:val="00F51E3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0">
    <w:name w:val="xl70"/>
    <w:basedOn w:val="Normal"/>
    <w:rsid w:val="00F51E3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D05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/24114/gr.v8i1.12878" TargetMode="External"/><Relationship Id="rId18" Type="http://schemas.openxmlformats.org/officeDocument/2006/relationships/footer" Target="footer2.xml"/><Relationship Id="rId26" Type="http://schemas.openxmlformats.org/officeDocument/2006/relationships/image" Target="media/image8.png"/><Relationship Id="rId21" Type="http://schemas.openxmlformats.org/officeDocument/2006/relationships/image" Target="media/image3.png"/><Relationship Id="rId63" Type="http://schemas.openxmlformats.org/officeDocument/2006/relationships/image" Target="media/image270.png"/><Relationship Id="rId68" Type="http://schemas.openxmlformats.org/officeDocument/2006/relationships/image" Target="media/image12.jpeg"/><Relationship Id="rId76" Type="http://schemas.openxmlformats.org/officeDocument/2006/relationships/image" Target="media/image370.jpeg"/><Relationship Id="rId84" Type="http://schemas.openxmlformats.org/officeDocument/2006/relationships/header" Target="header3.xml"/><Relationship Id="rId7" Type="http://schemas.openxmlformats.org/officeDocument/2006/relationships/endnotes" Target="endnotes.xml"/><Relationship Id="rId71" Type="http://schemas.openxmlformats.org/officeDocument/2006/relationships/image" Target="media/image320.jpeg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1" Type="http://schemas.openxmlformats.org/officeDocument/2006/relationships/hyperlink" Target="http://eprints.unm.ac.id/5319/" TargetMode="External"/><Relationship Id="rId24" Type="http://schemas.openxmlformats.org/officeDocument/2006/relationships/image" Target="media/image6.png"/><Relationship Id="rId66" Type="http://schemas.openxmlformats.org/officeDocument/2006/relationships/image" Target="media/image10.jpeg"/><Relationship Id="rId74" Type="http://schemas.openxmlformats.org/officeDocument/2006/relationships/image" Target="media/image15.jpeg"/><Relationship Id="rId79" Type="http://schemas.openxmlformats.org/officeDocument/2006/relationships/image" Target="media/image18.jpeg"/><Relationship Id="rId8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image" Target="media/image5.jpeg"/><Relationship Id="rId82" Type="http://schemas.openxmlformats.org/officeDocument/2006/relationships/image" Target="media/image21.jpeg"/><Relationship Id="rId10" Type="http://schemas.openxmlformats.org/officeDocument/2006/relationships/hyperlink" Target="https://jurnal.ustjogja.ac.id/index.php/etnomatnesia/article/view/2412" TargetMode="External"/><Relationship Id="rId19" Type="http://schemas.openxmlformats.org/officeDocument/2006/relationships/image" Target="media/image1.png"/><Relationship Id="rId65" Type="http://schemas.openxmlformats.org/officeDocument/2006/relationships/image" Target="media/image9.jpeg"/><Relationship Id="rId73" Type="http://schemas.openxmlformats.org/officeDocument/2006/relationships/image" Target="media/image340.jpeg"/><Relationship Id="rId78" Type="http://schemas.openxmlformats.org/officeDocument/2006/relationships/image" Target="media/image17.jpeg"/><Relationship Id="rId81" Type="http://schemas.openxmlformats.org/officeDocument/2006/relationships/image" Target="media/image20.jpeg"/><Relationship Id="rId86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e-journal.upstegal.ac.id/index.php/jpmp/article/view/783" TargetMode="External"/><Relationship Id="rId14" Type="http://schemas.openxmlformats.org/officeDocument/2006/relationships/hyperlink" Target="https://openjournal.unpam.ac.id/index.php/sm/article/view/2377" TargetMode="External"/><Relationship Id="rId22" Type="http://schemas.openxmlformats.org/officeDocument/2006/relationships/image" Target="media/image4.png"/><Relationship Id="rId64" Type="http://schemas.openxmlformats.org/officeDocument/2006/relationships/image" Target="media/image280.png"/><Relationship Id="rId69" Type="http://schemas.openxmlformats.org/officeDocument/2006/relationships/image" Target="media/image13.jpeg"/><Relationship Id="rId77" Type="http://schemas.openxmlformats.org/officeDocument/2006/relationships/image" Target="media/image380.jpeg"/><Relationship Id="rId8" Type="http://schemas.openxmlformats.org/officeDocument/2006/relationships/hyperlink" Target="https://jurnal.untira.ac.id/index.php/JPPM/article/view/2036" TargetMode="External"/><Relationship Id="rId72" Type="http://schemas.openxmlformats.org/officeDocument/2006/relationships/image" Target="media/image330.jpeg"/><Relationship Id="rId80" Type="http://schemas.openxmlformats.org/officeDocument/2006/relationships/image" Target="media/image19.jpeg"/><Relationship Id="rId85" Type="http://schemas.openxmlformats.org/officeDocument/2006/relationships/footer" Target="footer3.xml"/><Relationship Id="rId3" Type="http://schemas.openxmlformats.org/officeDocument/2006/relationships/styles" Target="styles.xml"/><Relationship Id="rId12" Type="http://schemas.openxmlformats.org/officeDocument/2006/relationships/hyperlink" Target="https://jurnal.umpwr.ac.id/index.php/jipm/article/view/1026" TargetMode="External"/><Relationship Id="rId17" Type="http://schemas.openxmlformats.org/officeDocument/2006/relationships/header" Target="header2.xml"/><Relationship Id="rId25" Type="http://schemas.openxmlformats.org/officeDocument/2006/relationships/image" Target="media/image7.png"/><Relationship Id="rId67" Type="http://schemas.openxmlformats.org/officeDocument/2006/relationships/image" Target="media/image11.jpeg"/><Relationship Id="rId20" Type="http://schemas.openxmlformats.org/officeDocument/2006/relationships/image" Target="media/image2.png"/><Relationship Id="rId70" Type="http://schemas.openxmlformats.org/officeDocument/2006/relationships/image" Target="media/image14.jpeg"/><Relationship Id="rId75" Type="http://schemas.openxmlformats.org/officeDocument/2006/relationships/image" Target="media/image16.jpeg"/><Relationship Id="rId83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45C9BF-73D1-4C3B-A330-C1FA0865E1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3</Pages>
  <Words>6575</Words>
  <Characters>37482</Characters>
  <Application>Microsoft Office Word</Application>
  <DocSecurity>0</DocSecurity>
  <Lines>312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3</cp:revision>
  <cp:lastPrinted>2023-08-07T15:52:00Z</cp:lastPrinted>
  <dcterms:created xsi:type="dcterms:W3CDTF">2023-08-10T04:31:00Z</dcterms:created>
  <dcterms:modified xsi:type="dcterms:W3CDTF">2023-08-10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33c461a-d35b-3a45-a90a-123dff1a2dc8</vt:lpwstr>
  </property>
  <property fmtid="{D5CDD505-2E9C-101B-9397-08002B2CF9AE}" pid="24" name="Mendeley Citation Style_1">
    <vt:lpwstr>http://www.zotero.org/styles/apa</vt:lpwstr>
  </property>
</Properties>
</file>